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0F9682" w14:textId="753320CD" w:rsidR="00201B56" w:rsidRDefault="00201B56">
      <w:pPr>
        <w:rPr>
          <w:b/>
          <w:bCs/>
        </w:rPr>
      </w:pPr>
      <w:r>
        <w:rPr>
          <w:b/>
          <w:bCs/>
        </w:rPr>
        <w:t>Rationale</w:t>
      </w:r>
    </w:p>
    <w:p w14:paraId="457E5AD9" w14:textId="0FA1B4FC" w:rsidR="00201B56" w:rsidRDefault="00201B56">
      <w:r>
        <w:t>This is a mini-paper/memo/paper outline to share with coauthors and collaborators to address the following question:</w:t>
      </w:r>
    </w:p>
    <w:p w14:paraId="49A8D64D" w14:textId="77777777" w:rsidR="00201B56" w:rsidRDefault="00201B56"/>
    <w:p w14:paraId="6593161E" w14:textId="02502483" w:rsidR="006767D5" w:rsidRPr="006767D5" w:rsidRDefault="00201B56" w:rsidP="006767D5">
      <w:pPr>
        <w:ind w:left="1440" w:right="1440"/>
        <w:jc w:val="center"/>
        <w:rPr>
          <w:i/>
          <w:iCs/>
        </w:rPr>
      </w:pPr>
      <w:r>
        <w:rPr>
          <w:i/>
          <w:iCs/>
        </w:rPr>
        <w:t>Does adaptation to natural conditions among the offspring of captive reared salmon occur as rapidly as domestication occurs in the hatchery?</w:t>
      </w:r>
    </w:p>
    <w:p w14:paraId="4AFA6060" w14:textId="77777777" w:rsidR="006767D5" w:rsidRDefault="006767D5">
      <w:pPr>
        <w:rPr>
          <w:b/>
          <w:bCs/>
        </w:rPr>
      </w:pPr>
    </w:p>
    <w:p w14:paraId="4A0F5900" w14:textId="140E00C6" w:rsidR="00EA3D94" w:rsidRPr="00EA3D94" w:rsidRDefault="001A7B0E">
      <w:pPr>
        <w:rPr>
          <w:b/>
          <w:bCs/>
        </w:rPr>
      </w:pPr>
      <w:r>
        <w:rPr>
          <w:b/>
          <w:bCs/>
        </w:rPr>
        <w:t>Intro/</w:t>
      </w:r>
      <w:r w:rsidR="00EA3D94" w:rsidRPr="00EA3D94">
        <w:rPr>
          <w:b/>
          <w:bCs/>
        </w:rPr>
        <w:t xml:space="preserve">Question </w:t>
      </w:r>
      <w:r w:rsidR="00EA3D94" w:rsidRPr="00EA3D94">
        <w:rPr>
          <w:b/>
          <w:bCs/>
        </w:rPr>
        <w:tab/>
      </w:r>
    </w:p>
    <w:p w14:paraId="6FA31E4E" w14:textId="04543EDD" w:rsidR="00D614DD" w:rsidRDefault="00EA3D94" w:rsidP="00EA3D94">
      <w:pPr>
        <w:ind w:firstLine="720"/>
      </w:pPr>
      <w:r>
        <w:t xml:space="preserve">Adaptation to captivity among hatchery reared </w:t>
      </w:r>
      <w:r w:rsidR="00D5406B">
        <w:t>Pacific salmon</w:t>
      </w:r>
      <w:r>
        <w:t xml:space="preserve"> (hereafter “domestication”), can occur in a single generation </w:t>
      </w:r>
      <w:r>
        <w:fldChar w:fldCharType="begin"/>
      </w:r>
      <w:r>
        <w:instrText xml:space="preserve"> ADDIN EN.CITE &lt;EndNote&gt;&lt;Cite&gt;&lt;Author&gt;Christie&lt;/Author&gt;&lt;Year&gt;2012&lt;/Year&gt;&lt;RecNum&gt;1539&lt;/RecNum&gt;&lt;DisplayText&gt;(Christie et al. 2012)&lt;/DisplayText&gt;&lt;record&gt;&lt;rec-number&gt;1539&lt;/rec-number&gt;&lt;foreign-keys&gt;&lt;key app="EN" db-id="fstdwt0t3xzrskewzvmxpsf80xx25990rfrd" timestamp="1664987889"&gt;1539&lt;/key&gt;&lt;key app="ENWeb" db-id=""&gt;0&lt;/key&gt;&lt;/foreign-keys&gt;&lt;ref-type name="Journal Article"&gt;17&lt;/ref-type&gt;&lt;contributors&gt;&lt;authors&gt;&lt;author&gt;Christie, M. R.&lt;/author&gt;&lt;author&gt;Marine, M. L.&lt;/author&gt;&lt;author&gt;French, R. A.&lt;/author&gt;&lt;author&gt;Blouin, M. S.&lt;/author&gt;&lt;/authors&gt;&lt;/contributors&gt;&lt;auth-address&gt;Department of Zoology, Oregon State University, Corvallis, OR 97331-2914, USA. christim@science.oregonstate.edu&lt;/auth-address&gt;&lt;titles&gt;&lt;title&gt;Genetic adaptation to captivity can occur in a single generation&lt;/title&gt;&lt;secondary-title&gt;Proc Natl Acad Sci U S A&lt;/secondary-title&gt;&lt;/titles&gt;&lt;periodical&gt;&lt;full-title&gt;Proc Natl Acad Sci U S A&lt;/full-title&gt;&lt;/periodical&gt;&lt;pages&gt;238-42&lt;/pages&gt;&lt;volume&gt;109&lt;/volume&gt;&lt;number&gt;1&lt;/number&gt;&lt;edition&gt;2011/12/21&lt;/edition&gt;&lt;keywords&gt;&lt;keyword&gt;Adaptation, Physiological/*genetics&lt;/keyword&gt;&lt;keyword&gt;Animals&lt;/keyword&gt;&lt;keyword&gt;Breeding&lt;/keyword&gt;&lt;keyword&gt;Crosses, Genetic&lt;/keyword&gt;&lt;keyword&gt;Female&lt;/keyword&gt;&lt;keyword&gt;Fishes/*genetics/physiology&lt;/keyword&gt;&lt;keyword&gt;Male&lt;/keyword&gt;&lt;keyword&gt;*Pedigree&lt;/keyword&gt;&lt;keyword&gt;Reproduction/physiology&lt;/keyword&gt;&lt;/keywords&gt;&lt;dates&gt;&lt;year&gt;2012&lt;/year&gt;&lt;pub-dates&gt;&lt;date&gt;Jan 3&lt;/date&gt;&lt;/pub-dates&gt;&lt;/dates&gt;&lt;isbn&gt;1091-6490 (Electronic)&amp;#xD;0027-8424 (Linking)&lt;/isbn&gt;&lt;accession-num&gt;22184236&lt;/accession-num&gt;&lt;urls&gt;&lt;related-urls&gt;&lt;url&gt;https://www.ncbi.nlm.nih.gov/pubmed/22184236&lt;/url&gt;&lt;/related-urls&gt;&lt;/urls&gt;&lt;custom2&gt;PMC3252900&lt;/custom2&gt;&lt;electronic-resource-num&gt;10.1073/pnas.1111073109&lt;/electronic-resource-num&gt;&lt;/record&gt;&lt;/Cite&gt;&lt;/EndNote&gt;</w:instrText>
      </w:r>
      <w:r>
        <w:fldChar w:fldCharType="separate"/>
      </w:r>
      <w:r>
        <w:rPr>
          <w:noProof/>
        </w:rPr>
        <w:t>(Christie et al. 2012)</w:t>
      </w:r>
      <w:r>
        <w:fldChar w:fldCharType="end"/>
      </w:r>
      <w:r>
        <w:t>, and has been associated with as high as a 37.5% decline in fitness</w:t>
      </w:r>
      <w:r w:rsidR="00717BD6">
        <w:t xml:space="preserve"> in a natural setting</w:t>
      </w:r>
      <w:r>
        <w:t xml:space="preserve"> per generation </w:t>
      </w:r>
      <w:r w:rsidR="00717BD6">
        <w:t xml:space="preserve">of captive breeding </w:t>
      </w:r>
      <w:r>
        <w:fldChar w:fldCharType="begin"/>
      </w:r>
      <w:r>
        <w:instrText xml:space="preserve"> ADDIN EN.CITE &lt;EndNote&gt;&lt;Cite&gt;&lt;Author&gt;Araki&lt;/Author&gt;&lt;Year&gt;2007&lt;/Year&gt;&lt;RecNum&gt;1578&lt;/RecNum&gt;&lt;DisplayText&gt;(Araki et al. 2007)&lt;/DisplayText&gt;&lt;record&gt;&lt;rec-number&gt;1578&lt;/rec-number&gt;&lt;foreign-keys&gt;&lt;key app="EN" db-id="fstdwt0t3xzrskewzvmxpsf80xx25990rfrd" timestamp="1671148913"&gt;1578&lt;/key&gt;&lt;/foreign-keys&gt;&lt;ref-type name="Journal Article"&gt;17&lt;/ref-type&gt;&lt;contributors&gt;&lt;authors&gt;&lt;author&gt;Araki, Hitoshi&lt;/author&gt;&lt;author&gt;Cooper, Becky&lt;/author&gt;&lt;author&gt;Blouin, Michael S&lt;/author&gt;&lt;/authors&gt;&lt;/contributors&gt;&lt;titles&gt;&lt;title&gt;Genetic effects of captive breeding cause a rapid, cumulative fitness decline in the wild&lt;/title&gt;&lt;secondary-title&gt;Science&lt;/secondary-title&gt;&lt;/titles&gt;&lt;periodical&gt;&lt;full-title&gt;Science&lt;/full-title&gt;&lt;/periodical&gt;&lt;pages&gt;100-103&lt;/pages&gt;&lt;volume&gt;318&lt;/volume&gt;&lt;number&gt;5847&lt;/number&gt;&lt;dates&gt;&lt;year&gt;2007&lt;/year&gt;&lt;/dates&gt;&lt;isbn&gt;0036-8075&lt;/isbn&gt;&lt;urls&gt;&lt;/urls&gt;&lt;/record&gt;&lt;/Cite&gt;&lt;/EndNote&gt;</w:instrText>
      </w:r>
      <w:r>
        <w:fldChar w:fldCharType="separate"/>
      </w:r>
      <w:r>
        <w:rPr>
          <w:noProof/>
        </w:rPr>
        <w:t>(Araki et al. 2007)</w:t>
      </w:r>
      <w:r>
        <w:fldChar w:fldCharType="end"/>
      </w:r>
      <w:r>
        <w:t xml:space="preserve">. </w:t>
      </w:r>
      <w:r w:rsidR="00717BD6">
        <w:t xml:space="preserve">Reintroduction programs intend to re-establish wild populations in habitats where salmon have been extirpated. These programs typically rely on supplementation with captive reared salmon (hereafter hatchery-origin (HOR) salmon) that are released into the wild first as </w:t>
      </w:r>
      <w:r w:rsidR="001A7B0E">
        <w:t>juveniles/</w:t>
      </w:r>
      <w:r w:rsidR="00717BD6">
        <w:t xml:space="preserve">smolts, and then a second time in the targeted habitat </w:t>
      </w:r>
      <w:r w:rsidR="001B7D12">
        <w:t xml:space="preserve">(typically above a dam) </w:t>
      </w:r>
      <w:r w:rsidR="00717BD6">
        <w:t xml:space="preserve">when they return </w:t>
      </w:r>
      <w:r w:rsidR="00D5406B">
        <w:t xml:space="preserve">to freshwater </w:t>
      </w:r>
      <w:r w:rsidR="00717BD6">
        <w:t xml:space="preserve">as adults to spawn. </w:t>
      </w:r>
      <w:r w:rsidR="001B7D12">
        <w:t>These HOR salmon produce offspring in the wild</w:t>
      </w:r>
      <w:r w:rsidR="0063611F">
        <w:t xml:space="preserve"> that subsequently return </w:t>
      </w:r>
      <w:r w:rsidR="00D5406B">
        <w:t xml:space="preserve">to the target habitat </w:t>
      </w:r>
      <w:r w:rsidR="0063611F">
        <w:t>as adults to spawn</w:t>
      </w:r>
      <w:r w:rsidR="001B7D12">
        <w:t xml:space="preserve">. </w:t>
      </w:r>
    </w:p>
    <w:p w14:paraId="326101A2" w14:textId="74286C4F" w:rsidR="006E4E40" w:rsidRDefault="00BF5B00" w:rsidP="006E4E40">
      <w:pPr>
        <w:ind w:firstLine="720"/>
      </w:pPr>
      <w:r>
        <w:t>T</w:t>
      </w:r>
      <w:r w:rsidR="001B7D12">
        <w:t>he lower fitness of HOR salmon in the wild relative to locally adapted, wild salmon presents a challenge</w:t>
      </w:r>
      <w:r w:rsidR="001A2610">
        <w:t xml:space="preserve"> to </w:t>
      </w:r>
      <w:r w:rsidR="00D5406B">
        <w:t>reintroductions</w:t>
      </w:r>
      <w:r>
        <w:t xml:space="preserve"> because their long-term goal is to establish highly productive, self-sustaining populations</w:t>
      </w:r>
      <w:r w:rsidR="001B7D12">
        <w:t xml:space="preserve">. Overcoming this challenge depends critically on the capacity </w:t>
      </w:r>
      <w:r w:rsidR="00D614DD">
        <w:t xml:space="preserve">of </w:t>
      </w:r>
      <w:r w:rsidR="0063611F">
        <w:t xml:space="preserve">the </w:t>
      </w:r>
      <w:r w:rsidR="001B7D12">
        <w:t xml:space="preserve">naturally produced descendants of HOR salmon to </w:t>
      </w:r>
      <w:r w:rsidR="00D614DD">
        <w:t xml:space="preserve">rapidly </w:t>
      </w:r>
      <w:r w:rsidR="001B7D12">
        <w:t>adapt to natural conditions</w:t>
      </w:r>
      <w:r w:rsidR="00D614DD">
        <w:t xml:space="preserve">. </w:t>
      </w:r>
      <w:r w:rsidR="001A2610">
        <w:t xml:space="preserve">However, </w:t>
      </w:r>
      <w:r w:rsidR="006E4E40">
        <w:t>this</w:t>
      </w:r>
      <w:r w:rsidR="00D5406B">
        <w:t xml:space="preserve"> rapid</w:t>
      </w:r>
      <w:r w:rsidR="006E4E40">
        <w:t xml:space="preserve"> re-adaptation is </w:t>
      </w:r>
      <w:r w:rsidR="000172B6">
        <w:t>not</w:t>
      </w:r>
      <w:r w:rsidR="00D614DD">
        <w:t xml:space="preserve"> assured, because it depends on the availability of beneficial variants in the standing genetic variation among HOR salmon</w:t>
      </w:r>
      <w:r w:rsidR="000172B6">
        <w:t xml:space="preserve"> used to seed the reintroduced population</w:t>
      </w:r>
      <w:r w:rsidR="006E4E40">
        <w:t>.</w:t>
      </w:r>
    </w:p>
    <w:p w14:paraId="2351CBA9" w14:textId="2F3F81BD" w:rsidR="00F276F7" w:rsidRDefault="006E4E40" w:rsidP="006E4E40">
      <w:pPr>
        <w:ind w:firstLine="720"/>
      </w:pPr>
      <w:r>
        <w:t xml:space="preserve"> To date, </w:t>
      </w:r>
      <w:r w:rsidR="001A2610">
        <w:t>there is little empirical evidence to suggest that adaptation to natural conditions among the natural-origin (NOR) descendents of HOR salmon occurs as rapidly as domestication</w:t>
      </w:r>
      <w:r w:rsidR="00D614DD">
        <w:t xml:space="preserve">. </w:t>
      </w:r>
      <w:r w:rsidR="001A2610">
        <w:t xml:space="preserve">This gap in the literature stems from </w:t>
      </w:r>
      <w:r w:rsidR="00F276F7">
        <w:t xml:space="preserve">multiple logistical and analytical challenges: (1) inferences require accurate pedigree data, necessitating sampling of a large portion of possible parents in the target habitat, (2) the variable of interest, fitness, has a negative binomial distribution and large variance, requiring </w:t>
      </w:r>
      <w:r w:rsidR="001A7B0E">
        <w:t>large</w:t>
      </w:r>
      <w:r w:rsidR="00F276F7">
        <w:t xml:space="preserve"> sample sizes to detect ecologically relevant difference in fitness, (3) </w:t>
      </w:r>
      <w:r w:rsidR="001A7B0E">
        <w:t xml:space="preserve">the </w:t>
      </w:r>
      <w:r w:rsidR="00F276F7">
        <w:t>pedigree must include 3 or more generations, in the case of Chinook salmon this may require longitudinal sampling efforts spanning 10 or more years</w:t>
      </w:r>
      <w:r w:rsidR="0063611F">
        <w:t>, and (4) confounding signals of adaptive phenotypic plasticity and genetic adaptation</w:t>
      </w:r>
      <w:r w:rsidR="00201B56">
        <w:t xml:space="preserve"> present experimental design challenges</w:t>
      </w:r>
      <w:r w:rsidR="00F276F7">
        <w:t>.</w:t>
      </w:r>
    </w:p>
    <w:p w14:paraId="47CD4B7C" w14:textId="695099DA" w:rsidR="00EA3D94" w:rsidRDefault="00F276F7" w:rsidP="00EA3D94">
      <w:pPr>
        <w:ind w:firstLine="720"/>
      </w:pPr>
      <w:r>
        <w:t xml:space="preserve"> </w:t>
      </w:r>
      <w:r w:rsidR="00985B0E">
        <w:t xml:space="preserve">For nearly three decades, primarily hatchery-origin (HOR) spring Chinook salmon have been released above Cougar Dam on the South Fork McKenzie River to restore ecosystem functions and access to historically productive spawning grounds above the dam </w:t>
      </w:r>
      <w:r w:rsidR="00985B0E">
        <w:fldChar w:fldCharType="begin"/>
      </w:r>
      <w:r w:rsidR="00985B0E">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985B0E">
        <w:fldChar w:fldCharType="separate"/>
      </w:r>
      <w:r w:rsidR="00985B0E">
        <w:rPr>
          <w:noProof/>
        </w:rPr>
        <w:t>(NMFS 2008)</w:t>
      </w:r>
      <w:r w:rsidR="00985B0E">
        <w:fldChar w:fldCharType="end"/>
      </w:r>
      <w:r w:rsidR="00985B0E">
        <w:t xml:space="preserve">. Since 2010, natural-origin (NOR) salmon have also been released above the dam. Genetic parentage analysis has been used to evaluate this reintroduction effort </w:t>
      </w:r>
      <w:r w:rsidR="00985B0E">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KTwvRGlzcGxheVRleHQ+PHJlY29yZD48cmVjLW51bWJlcj4xNTQyPC9yZWMtbnVt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Sm9obnNvbiwgTS4g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EzOTAtMTM5NzwvcGFnZXM+PHZvbHVtZT43Mjwvdm9s
dW1lPjxudW1iZXI+OTwvbnVtYmVyPjxkYXRlcz48eWVhcj4yMDE1PC95ZWFyPjwvZGF0ZXM+PHVy
bHM+PHJlbGF0ZWQtdXJscz48dXJsPmh0dHBzOi8vY2Ruc2NpZW5jZXB1Yi5jb20vZG9pL2Ficy8x
MC4xMTM5L2NqZmFzLTIwMTUtMDAwNzwvdXJsPjwvcmVsYXRlZC11cmxzPjwvdXJscz48ZWxlY3Ry
b25pYy1yZXNvdXJjZS1udW0+MTAuMTEzOS9jamZhcy0yMDE1LTAwMDc8L2VsZWN0cm9uaWMtcmVz
b3VyY2UtbnVtPjwvcmVjb3JkPjwvQ2l0ZT48L0VuZE5vdGU+
</w:fldData>
        </w:fldChar>
      </w:r>
      <w:r w:rsidR="00266796">
        <w:instrText xml:space="preserve"> ADDIN EN.CITE </w:instrText>
      </w:r>
      <w:r w:rsidR="00266796">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KTwvRGlzcGxheVRleHQ+PHJlY29yZD48cmVjLW51bWJlcj4xNTQyPC9yZWMtbnVt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Sm9obnNvbiwgTS4g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EzOTAtMTM5NzwvcGFnZXM+PHZvbHVtZT43Mjwvdm9s
dW1lPjxudW1iZXI+OTwvbnVtYmVyPjxkYXRlcz48eWVhcj4yMDE1PC95ZWFyPjwvZGF0ZXM+PHVy
bHM+PHJlbGF0ZWQtdXJscz48dXJsPmh0dHBzOi8vY2Ruc2NpZW5jZXB1Yi5jb20vZG9pL2Ficy8x
MC4xMTM5L2NqZmFzLTIwMTUtMDAwNzwvdXJsPjwvcmVsYXRlZC11cmxzPjwvdXJscz48ZWxlY3Ry
b25pYy1yZXNvdXJjZS1udW0+MTAuMTEzOS9jamZhcy0yMDE1LTAwMDc8L2VsZWN0cm9uaWMtcmVz
b3VyY2UtbnVtPjwvcmVjb3JkPjwvQ2l0ZT48L0VuZE5vdGU+
</w:fldData>
        </w:fldChar>
      </w:r>
      <w:r w:rsidR="00266796">
        <w:instrText xml:space="preserve"> ADDIN EN.CITE.DATA </w:instrText>
      </w:r>
      <w:r w:rsidR="00266796">
        <w:fldChar w:fldCharType="end"/>
      </w:r>
      <w:r w:rsidR="00985B0E">
        <w:fldChar w:fldCharType="separate"/>
      </w:r>
      <w:r w:rsidR="00266796">
        <w:rPr>
          <w:noProof/>
        </w:rPr>
        <w:t>(Banks et al. 2013; Banks et al. 2014; Sard et al. 2015; Banks et al. 2016; Sard et al. 2016)</w:t>
      </w:r>
      <w:r w:rsidR="00985B0E">
        <w:fldChar w:fldCharType="end"/>
      </w:r>
      <w:r w:rsidR="00985B0E">
        <w:t>.</w:t>
      </w:r>
      <w:r w:rsidR="00985B0E">
        <w:t xml:space="preserve"> </w:t>
      </w:r>
      <w:r w:rsidR="0063611F">
        <w:t xml:space="preserve">The </w:t>
      </w:r>
      <w:r w:rsidR="00985B0E">
        <w:t xml:space="preserve">resulting </w:t>
      </w:r>
      <w:r w:rsidR="0063611F">
        <w:t xml:space="preserve">pedigree includes nearly all candidate parents released above Cougar Dam from 2007-2015 and nearly all returning adult potential offspring from 2010-2020, resulting in a pedigree that spans 14 years and includes up to four generations. Importantly, releases of Chinook above Cougar Dam </w:t>
      </w:r>
      <w:r w:rsidR="0063611F">
        <w:lastRenderedPageBreak/>
        <w:t>include not only HOR salmon and their NOR descendents</w:t>
      </w:r>
      <w:r w:rsidR="004E4003">
        <w:t xml:space="preserve">, </w:t>
      </w:r>
      <w:r w:rsidR="0063611F">
        <w:t>but also NOR salmon that are</w:t>
      </w:r>
      <w:r w:rsidR="004E4003">
        <w:t xml:space="preserve"> produced</w:t>
      </w:r>
      <w:r w:rsidR="0063611F">
        <w:t xml:space="preserve"> elsewhere (hereafter NOR immigrants).</w:t>
      </w:r>
    </w:p>
    <w:p w14:paraId="620D1FB5" w14:textId="26FF82F9" w:rsidR="0063611F" w:rsidRDefault="00201B56" w:rsidP="00EA3D94">
      <w:pPr>
        <w:ind w:firstLine="720"/>
      </w:pPr>
      <w:r>
        <w:t xml:space="preserve">The question, </w:t>
      </w:r>
      <w:r>
        <w:rPr>
          <w:i/>
          <w:iCs/>
        </w:rPr>
        <w:t xml:space="preserve">does adaptation to natural conditions among the offspring of captive reared salmon occur as rapidly as domestication occurs in the hatchery, </w:t>
      </w:r>
      <w:r w:rsidRPr="00201B56">
        <w:t>can be addressed</w:t>
      </w:r>
      <w:r>
        <w:t xml:space="preserve"> in one of two ways with </w:t>
      </w:r>
      <w:r w:rsidR="004E4003">
        <w:t>the South Fork McKenzie River spring Chinook salmon genetic pedigree</w:t>
      </w:r>
      <w:r>
        <w:t xml:space="preserve">. </w:t>
      </w:r>
      <w:r w:rsidR="004E4003">
        <w:t xml:space="preserve">First, we could compare fitness estimates of HOR salmon with that of their first, second and later generation NOR offspring (hereafter </w:t>
      </w:r>
      <w:commentRangeStart w:id="0"/>
      <w:r w:rsidR="004E4003">
        <w:t>F</w:t>
      </w:r>
      <w:r w:rsidR="004E4003" w:rsidRPr="004E4003">
        <w:rPr>
          <w:vertAlign w:val="subscript"/>
        </w:rPr>
        <w:t>1</w:t>
      </w:r>
      <w:commentRangeEnd w:id="0"/>
      <w:r w:rsidR="000172B6">
        <w:rPr>
          <w:rStyle w:val="CommentReference"/>
        </w:rPr>
        <w:commentReference w:id="0"/>
      </w:r>
      <w:r w:rsidR="004E4003">
        <w:t xml:space="preserve"> , F</w:t>
      </w:r>
      <w:r w:rsidR="004E4003" w:rsidRPr="004E4003">
        <w:rPr>
          <w:vertAlign w:val="subscript"/>
        </w:rPr>
        <w:t>2</w:t>
      </w:r>
      <w:r w:rsidR="004E4003">
        <w:rPr>
          <w:vertAlign w:val="subscript"/>
        </w:rPr>
        <w:t xml:space="preserve">,  </w:t>
      </w:r>
      <w:proofErr w:type="spellStart"/>
      <w:r w:rsidR="004E4003">
        <w:t>etc</w:t>
      </w:r>
      <w:proofErr w:type="spellEnd"/>
      <w:r w:rsidR="004E4003">
        <w:t xml:space="preserve">). </w:t>
      </w:r>
      <w:r w:rsidR="00B87005">
        <w:t>Changes in</w:t>
      </w:r>
      <w:r w:rsidR="004E4003">
        <w:t xml:space="preserve"> fitness with each subsequent generation would provide an estimate of the pace of adaptation to the natural conditions above the dam.</w:t>
      </w:r>
      <w:r w:rsidR="00B87005">
        <w:t xml:space="preserve"> </w:t>
      </w:r>
      <w:r w:rsidR="00985B0E">
        <w:t>The number of HORs and F</w:t>
      </w:r>
      <w:r w:rsidR="00985B0E">
        <w:rPr>
          <w:vertAlign w:val="subscript"/>
        </w:rPr>
        <w:t>1</w:t>
      </w:r>
      <w:r w:rsidR="00985B0E">
        <w:t xml:space="preserve">s with fitness estimates in the pedigree is sufficient to identify changes in fitness after a single generation. </w:t>
      </w:r>
      <w:r w:rsidR="00B87005">
        <w:t>However, despite the long term nature of our pedigree, the number of identifiable F</w:t>
      </w:r>
      <w:r w:rsidR="00B87005">
        <w:rPr>
          <w:vertAlign w:val="subscript"/>
        </w:rPr>
        <w:t>2</w:t>
      </w:r>
      <w:r w:rsidR="00B87005">
        <w:t>s with fitness estimates is limited (Table 1).</w:t>
      </w:r>
    </w:p>
    <w:p w14:paraId="42394276" w14:textId="77777777" w:rsidR="00B87005" w:rsidRDefault="00B87005" w:rsidP="00B87005">
      <w:pPr>
        <w:ind w:right="1440"/>
        <w:rPr>
          <w:rFonts w:eastAsia="Times New Roman" w:cstheme="minorHAnsi"/>
          <w:b/>
          <w:bCs/>
          <w:sz w:val="20"/>
          <w:szCs w:val="20"/>
        </w:rPr>
      </w:pPr>
    </w:p>
    <w:p w14:paraId="7B80024C" w14:textId="3A88BAB2" w:rsidR="00B87005" w:rsidRDefault="00B87005" w:rsidP="00B87005">
      <w:pPr>
        <w:ind w:left="1800" w:right="1440"/>
        <w:rPr>
          <w:rFonts w:eastAsia="Times New Roman" w:cstheme="minorHAnsi"/>
          <w:sz w:val="20"/>
          <w:szCs w:val="20"/>
        </w:rPr>
      </w:pPr>
      <w:r w:rsidRPr="00AE340F">
        <w:rPr>
          <w:rFonts w:eastAsia="Times New Roman" w:cstheme="minorHAnsi"/>
          <w:b/>
          <w:bCs/>
          <w:sz w:val="20"/>
          <w:szCs w:val="20"/>
        </w:rPr>
        <w:t xml:space="preserve">Table </w:t>
      </w:r>
      <w:r>
        <w:rPr>
          <w:rFonts w:eastAsia="Times New Roman" w:cstheme="minorHAnsi"/>
          <w:b/>
          <w:bCs/>
          <w:sz w:val="20"/>
          <w:szCs w:val="20"/>
        </w:rPr>
        <w:t>1</w:t>
      </w:r>
      <w:r w:rsidRPr="00AE340F">
        <w:rPr>
          <w:rFonts w:eastAsia="Times New Roman" w:cstheme="minorHAnsi"/>
          <w:b/>
          <w:bCs/>
          <w:sz w:val="20"/>
          <w:szCs w:val="20"/>
        </w:rPr>
        <w:t>:</w:t>
      </w:r>
      <w:r w:rsidRPr="00AE340F">
        <w:rPr>
          <w:rFonts w:eastAsia="Times New Roman" w:cstheme="minorHAnsi"/>
          <w:sz w:val="20"/>
          <w:szCs w:val="20"/>
        </w:rPr>
        <w:t xml:space="preserve"> Sample sizes for candidate parents </w:t>
      </w:r>
      <w:r>
        <w:rPr>
          <w:rFonts w:eastAsia="Times New Roman" w:cstheme="minorHAnsi"/>
          <w:sz w:val="20"/>
          <w:szCs w:val="20"/>
        </w:rPr>
        <w:t xml:space="preserve">released above the dam with fitness estimates (i.e. nearly all potential offspring have been sampled) </w:t>
      </w:r>
      <w:r w:rsidRPr="00AE340F">
        <w:rPr>
          <w:rFonts w:eastAsia="Times New Roman" w:cstheme="minorHAnsi"/>
          <w:sz w:val="20"/>
          <w:szCs w:val="20"/>
        </w:rPr>
        <w:t xml:space="preserve">according to their parentage. </w:t>
      </w:r>
    </w:p>
    <w:p w14:paraId="75BD5CC0" w14:textId="78E518A3" w:rsidR="00B87005" w:rsidRPr="00AE340F" w:rsidRDefault="00B87005" w:rsidP="00B87005">
      <w:pPr>
        <w:ind w:left="1800" w:right="1440"/>
        <w:rPr>
          <w:rFonts w:eastAsia="Times New Roman" w:cstheme="minorHAnsi"/>
          <w:sz w:val="20"/>
          <w:szCs w:val="20"/>
        </w:rPr>
      </w:pPr>
      <w:r w:rsidRPr="00AE340F">
        <w:rPr>
          <w:rFonts w:eastAsia="Times New Roman" w:cstheme="minorHAnsi"/>
          <w:sz w:val="20"/>
          <w:szCs w:val="20"/>
        </w:rPr>
        <w:t xml:space="preserve">Note that candidate parents descended from </w:t>
      </w:r>
      <w:proofErr w:type="spellStart"/>
      <w:r w:rsidRPr="00AE340F">
        <w:rPr>
          <w:rFonts w:eastAsia="Times New Roman" w:cstheme="minorHAnsi"/>
          <w:sz w:val="20"/>
          <w:szCs w:val="20"/>
        </w:rPr>
        <w:t>NORxHOR</w:t>
      </w:r>
      <w:proofErr w:type="spellEnd"/>
      <w:r w:rsidRPr="00AE340F">
        <w:rPr>
          <w:rFonts w:eastAsia="Times New Roman" w:cstheme="minorHAnsi"/>
          <w:sz w:val="20"/>
          <w:szCs w:val="20"/>
        </w:rPr>
        <w:t xml:space="preserve"> crosses and assigned to single parents are not included in this table. </w:t>
      </w:r>
    </w:p>
    <w:p w14:paraId="7C9C3AA4" w14:textId="6EF7D4D0" w:rsidR="00B87005" w:rsidRPr="00AE340F" w:rsidRDefault="006E4E40" w:rsidP="00B87005">
      <w:pPr>
        <w:ind w:left="1800" w:right="1440"/>
        <w:rPr>
          <w:rFonts w:eastAsia="Times New Roman" w:cstheme="minorHAnsi"/>
          <w:sz w:val="20"/>
          <w:szCs w:val="20"/>
        </w:rPr>
      </w:pPr>
      <w:r>
        <w:rPr>
          <w:rFonts w:eastAsia="Times New Roman" w:cstheme="minorHAnsi"/>
          <w:sz w:val="20"/>
          <w:szCs w:val="20"/>
        </w:rPr>
        <w:t>HOR</w:t>
      </w:r>
      <w:r w:rsidR="00B87005" w:rsidRPr="00AE340F">
        <w:rPr>
          <w:rFonts w:eastAsia="Times New Roman" w:cstheme="minorHAnsi"/>
          <w:sz w:val="20"/>
          <w:szCs w:val="20"/>
        </w:rPr>
        <w:t xml:space="preserve">: </w:t>
      </w:r>
      <w:r>
        <w:rPr>
          <w:rFonts w:eastAsia="Times New Roman" w:cstheme="minorHAnsi"/>
          <w:sz w:val="20"/>
          <w:szCs w:val="20"/>
        </w:rPr>
        <w:t xml:space="preserve">Hatchery-Origin </w:t>
      </w:r>
    </w:p>
    <w:p w14:paraId="1082ABEE" w14:textId="77777777" w:rsidR="00B87005" w:rsidRPr="00AE340F" w:rsidRDefault="00B87005" w:rsidP="00B87005">
      <w:pPr>
        <w:ind w:left="1800" w:right="1440"/>
        <w:rPr>
          <w:rFonts w:eastAsia="Times New Roman" w:cstheme="minorHAnsi"/>
          <w:sz w:val="20"/>
          <w:szCs w:val="20"/>
        </w:rPr>
      </w:pPr>
      <w:r w:rsidRPr="00AE340F">
        <w:rPr>
          <w:rFonts w:eastAsia="Times New Roman" w:cstheme="minorHAnsi"/>
          <w:sz w:val="20"/>
          <w:szCs w:val="20"/>
        </w:rPr>
        <w:t>F</w:t>
      </w:r>
      <w:r w:rsidRPr="00AE340F">
        <w:rPr>
          <w:rFonts w:eastAsia="Times New Roman" w:cstheme="minorHAnsi"/>
          <w:sz w:val="20"/>
          <w:szCs w:val="20"/>
          <w:vertAlign w:val="subscript"/>
        </w:rPr>
        <w:t>1</w:t>
      </w:r>
      <w:r w:rsidRPr="00AE340F">
        <w:rPr>
          <w:rFonts w:eastAsia="Times New Roman" w:cstheme="minorHAnsi"/>
          <w:sz w:val="20"/>
          <w:szCs w:val="20"/>
        </w:rPr>
        <w:t xml:space="preserve">: Candidate parents with </w:t>
      </w:r>
      <w:proofErr w:type="spellStart"/>
      <w:r w:rsidRPr="00AE340F">
        <w:rPr>
          <w:rFonts w:eastAsia="Times New Roman" w:cstheme="minorHAnsi"/>
          <w:sz w:val="20"/>
          <w:szCs w:val="20"/>
        </w:rPr>
        <w:t>HORxHOR</w:t>
      </w:r>
      <w:proofErr w:type="spellEnd"/>
      <w:r w:rsidRPr="00AE340F">
        <w:rPr>
          <w:rFonts w:eastAsia="Times New Roman" w:cstheme="minorHAnsi"/>
          <w:sz w:val="20"/>
          <w:szCs w:val="20"/>
        </w:rPr>
        <w:t xml:space="preserve"> parents</w:t>
      </w:r>
    </w:p>
    <w:p w14:paraId="2B9629D0" w14:textId="77777777" w:rsidR="00B87005" w:rsidRPr="00AE340F" w:rsidRDefault="00B87005" w:rsidP="00B87005">
      <w:pPr>
        <w:ind w:left="1800" w:right="1440"/>
        <w:rPr>
          <w:rFonts w:eastAsia="Times New Roman" w:cstheme="minorHAnsi"/>
          <w:sz w:val="20"/>
          <w:szCs w:val="20"/>
        </w:rPr>
      </w:pPr>
      <w:r w:rsidRPr="00AE340F">
        <w:rPr>
          <w:rFonts w:eastAsia="Times New Roman" w:cstheme="minorHAnsi"/>
          <w:sz w:val="20"/>
          <w:szCs w:val="20"/>
        </w:rPr>
        <w:t>F</w:t>
      </w:r>
      <w:r w:rsidRPr="00AE340F">
        <w:rPr>
          <w:rFonts w:eastAsia="Times New Roman" w:cstheme="minorHAnsi"/>
          <w:sz w:val="20"/>
          <w:szCs w:val="20"/>
          <w:vertAlign w:val="subscript"/>
        </w:rPr>
        <w:t>2</w:t>
      </w:r>
      <w:r w:rsidRPr="00AE340F">
        <w:rPr>
          <w:rFonts w:eastAsia="Times New Roman" w:cstheme="minorHAnsi"/>
          <w:sz w:val="20"/>
          <w:szCs w:val="20"/>
        </w:rPr>
        <w:t>: Candidate parents with F</w:t>
      </w:r>
      <w:r w:rsidRPr="00AE340F">
        <w:rPr>
          <w:rFonts w:eastAsia="Times New Roman" w:cstheme="minorHAnsi"/>
          <w:sz w:val="20"/>
          <w:szCs w:val="20"/>
          <w:vertAlign w:val="subscript"/>
        </w:rPr>
        <w:t>1</w:t>
      </w:r>
      <w:r w:rsidRPr="00AE340F">
        <w:rPr>
          <w:rFonts w:eastAsia="Times New Roman" w:cstheme="minorHAnsi"/>
          <w:sz w:val="20"/>
          <w:szCs w:val="20"/>
        </w:rPr>
        <w:t xml:space="preserve"> parents</w:t>
      </w:r>
    </w:p>
    <w:p w14:paraId="2B827914" w14:textId="2A5D991B" w:rsidR="00B87005" w:rsidRPr="00AE340F" w:rsidRDefault="00B87005" w:rsidP="00B87005">
      <w:pPr>
        <w:ind w:left="1800" w:right="1440"/>
        <w:rPr>
          <w:rFonts w:eastAsia="Times New Roman" w:cstheme="minorHAnsi"/>
          <w:sz w:val="20"/>
          <w:szCs w:val="20"/>
        </w:rPr>
      </w:pPr>
      <w:r w:rsidRPr="00AE340F">
        <w:rPr>
          <w:rFonts w:eastAsia="Times New Roman" w:cstheme="minorHAnsi"/>
          <w:sz w:val="20"/>
          <w:szCs w:val="20"/>
        </w:rPr>
        <w:t>NOR Immigrant: Candidate parents with no assigned to parents</w:t>
      </w:r>
      <w:r>
        <w:rPr>
          <w:rFonts w:eastAsia="Times New Roman" w:cstheme="minorHAnsi"/>
          <w:sz w:val="20"/>
          <w:szCs w:val="20"/>
        </w:rPr>
        <w:t xml:space="preserve"> assumed to be produced elsewhere</w:t>
      </w:r>
    </w:p>
    <w:tbl>
      <w:tblPr>
        <w:tblW w:w="5760" w:type="dxa"/>
        <w:jc w:val="center"/>
        <w:tblLook w:val="04A0" w:firstRow="1" w:lastRow="0" w:firstColumn="1" w:lastColumn="0" w:noHBand="0" w:noVBand="1"/>
      </w:tblPr>
      <w:tblGrid>
        <w:gridCol w:w="1152"/>
        <w:gridCol w:w="1152"/>
        <w:gridCol w:w="1152"/>
        <w:gridCol w:w="1152"/>
        <w:gridCol w:w="1152"/>
      </w:tblGrid>
      <w:tr w:rsidR="00B87005" w:rsidRPr="00AE340F" w14:paraId="3F650CF5" w14:textId="77777777" w:rsidTr="00281603">
        <w:trPr>
          <w:trHeight w:val="320"/>
          <w:jc w:val="center"/>
        </w:trPr>
        <w:tc>
          <w:tcPr>
            <w:tcW w:w="1152" w:type="dxa"/>
            <w:tcBorders>
              <w:top w:val="single" w:sz="4" w:space="0" w:color="auto"/>
              <w:left w:val="nil"/>
              <w:bottom w:val="single" w:sz="4" w:space="0" w:color="auto"/>
              <w:right w:val="nil"/>
            </w:tcBorders>
            <w:shd w:val="clear" w:color="auto" w:fill="auto"/>
            <w:noWrap/>
            <w:vAlign w:val="center"/>
            <w:hideMark/>
          </w:tcPr>
          <w:p w14:paraId="476BBD52" w14:textId="77777777" w:rsidR="00B87005" w:rsidRPr="00AE340F" w:rsidRDefault="00B87005" w:rsidP="00281603">
            <w:pPr>
              <w:jc w:val="center"/>
              <w:rPr>
                <w:rFonts w:eastAsia="Times New Roman" w:cstheme="minorHAnsi"/>
                <w:b/>
                <w:bCs/>
                <w:color w:val="000000"/>
                <w:sz w:val="20"/>
                <w:szCs w:val="20"/>
              </w:rPr>
            </w:pPr>
            <w:r w:rsidRPr="00AE340F">
              <w:rPr>
                <w:rFonts w:eastAsia="Times New Roman" w:cstheme="minorHAnsi"/>
                <w:b/>
                <w:bCs/>
                <w:color w:val="000000"/>
                <w:sz w:val="20"/>
                <w:szCs w:val="20"/>
              </w:rPr>
              <w:t>Year</w:t>
            </w:r>
          </w:p>
        </w:tc>
        <w:tc>
          <w:tcPr>
            <w:tcW w:w="1152" w:type="dxa"/>
            <w:tcBorders>
              <w:top w:val="single" w:sz="4" w:space="0" w:color="auto"/>
              <w:left w:val="nil"/>
              <w:bottom w:val="single" w:sz="4" w:space="0" w:color="auto"/>
              <w:right w:val="nil"/>
            </w:tcBorders>
            <w:vAlign w:val="center"/>
          </w:tcPr>
          <w:p w14:paraId="0B4AD074" w14:textId="073A4F55" w:rsidR="00B87005" w:rsidRPr="00AE340F" w:rsidRDefault="006E4E40" w:rsidP="00281603">
            <w:pPr>
              <w:jc w:val="center"/>
              <w:rPr>
                <w:rFonts w:eastAsia="Times New Roman" w:cstheme="minorHAnsi"/>
                <w:b/>
                <w:bCs/>
                <w:color w:val="000000"/>
                <w:sz w:val="20"/>
                <w:szCs w:val="20"/>
              </w:rPr>
            </w:pPr>
            <w:r>
              <w:rPr>
                <w:rFonts w:eastAsia="Times New Roman" w:cstheme="minorHAnsi"/>
                <w:b/>
                <w:bCs/>
                <w:color w:val="000000"/>
                <w:sz w:val="20"/>
                <w:szCs w:val="20"/>
              </w:rPr>
              <w:t>HOR</w:t>
            </w:r>
          </w:p>
        </w:tc>
        <w:tc>
          <w:tcPr>
            <w:tcW w:w="1152" w:type="dxa"/>
            <w:tcBorders>
              <w:top w:val="single" w:sz="4" w:space="0" w:color="auto"/>
              <w:left w:val="nil"/>
              <w:bottom w:val="single" w:sz="4" w:space="0" w:color="auto"/>
              <w:right w:val="nil"/>
            </w:tcBorders>
            <w:shd w:val="clear" w:color="auto" w:fill="auto"/>
            <w:noWrap/>
            <w:vAlign w:val="center"/>
            <w:hideMark/>
          </w:tcPr>
          <w:p w14:paraId="502BA790" w14:textId="77777777" w:rsidR="00B87005" w:rsidRPr="00AE340F" w:rsidRDefault="00B87005" w:rsidP="00281603">
            <w:pPr>
              <w:jc w:val="center"/>
              <w:rPr>
                <w:rFonts w:eastAsia="Times New Roman" w:cstheme="minorHAnsi"/>
                <w:b/>
                <w:bCs/>
                <w:color w:val="000000"/>
                <w:sz w:val="20"/>
                <w:szCs w:val="20"/>
                <w:vertAlign w:val="subscript"/>
              </w:rPr>
            </w:pPr>
            <w:r w:rsidRPr="00AE340F">
              <w:rPr>
                <w:rFonts w:eastAsia="Times New Roman" w:cstheme="minorHAnsi"/>
                <w:b/>
                <w:bCs/>
                <w:color w:val="000000"/>
                <w:sz w:val="20"/>
                <w:szCs w:val="20"/>
              </w:rPr>
              <w:t>F</w:t>
            </w:r>
            <w:r w:rsidRPr="00AE340F">
              <w:rPr>
                <w:rFonts w:eastAsia="Times New Roman" w:cstheme="minorHAnsi"/>
                <w:b/>
                <w:bCs/>
                <w:color w:val="000000"/>
                <w:sz w:val="20"/>
                <w:szCs w:val="20"/>
                <w:vertAlign w:val="subscript"/>
              </w:rPr>
              <w:t>1</w:t>
            </w:r>
          </w:p>
        </w:tc>
        <w:tc>
          <w:tcPr>
            <w:tcW w:w="1152" w:type="dxa"/>
            <w:tcBorders>
              <w:top w:val="single" w:sz="4" w:space="0" w:color="auto"/>
              <w:left w:val="nil"/>
              <w:bottom w:val="single" w:sz="4" w:space="0" w:color="auto"/>
              <w:right w:val="nil"/>
            </w:tcBorders>
            <w:shd w:val="clear" w:color="auto" w:fill="auto"/>
            <w:noWrap/>
            <w:vAlign w:val="center"/>
            <w:hideMark/>
          </w:tcPr>
          <w:p w14:paraId="35C82CB5" w14:textId="77777777" w:rsidR="00B87005" w:rsidRPr="00AE340F" w:rsidRDefault="00B87005" w:rsidP="00281603">
            <w:pPr>
              <w:jc w:val="center"/>
              <w:rPr>
                <w:rFonts w:eastAsia="Times New Roman" w:cstheme="minorHAnsi"/>
                <w:b/>
                <w:bCs/>
                <w:color w:val="000000"/>
                <w:sz w:val="20"/>
                <w:szCs w:val="20"/>
              </w:rPr>
            </w:pPr>
            <w:r w:rsidRPr="00AE340F">
              <w:rPr>
                <w:rFonts w:eastAsia="Times New Roman" w:cstheme="minorHAnsi"/>
                <w:b/>
                <w:bCs/>
                <w:color w:val="000000"/>
                <w:sz w:val="20"/>
                <w:szCs w:val="20"/>
              </w:rPr>
              <w:t>F</w:t>
            </w:r>
            <w:r w:rsidRPr="00AE340F">
              <w:rPr>
                <w:rFonts w:eastAsia="Times New Roman" w:cstheme="minorHAnsi"/>
                <w:b/>
                <w:bCs/>
                <w:color w:val="000000"/>
                <w:sz w:val="20"/>
                <w:szCs w:val="20"/>
                <w:vertAlign w:val="subscript"/>
              </w:rPr>
              <w:t>2</w:t>
            </w:r>
          </w:p>
        </w:tc>
        <w:tc>
          <w:tcPr>
            <w:tcW w:w="1152" w:type="dxa"/>
            <w:tcBorders>
              <w:top w:val="single" w:sz="4" w:space="0" w:color="auto"/>
              <w:left w:val="nil"/>
              <w:bottom w:val="single" w:sz="4" w:space="0" w:color="auto"/>
              <w:right w:val="nil"/>
            </w:tcBorders>
            <w:shd w:val="clear" w:color="auto" w:fill="auto"/>
            <w:noWrap/>
            <w:vAlign w:val="center"/>
            <w:hideMark/>
          </w:tcPr>
          <w:p w14:paraId="5B67FD16" w14:textId="77777777" w:rsidR="00B87005" w:rsidRPr="00AE340F" w:rsidRDefault="00B87005" w:rsidP="00281603">
            <w:pPr>
              <w:jc w:val="center"/>
              <w:rPr>
                <w:rFonts w:eastAsia="Times New Roman" w:cstheme="minorHAnsi"/>
                <w:b/>
                <w:bCs/>
                <w:color w:val="000000"/>
                <w:sz w:val="20"/>
                <w:szCs w:val="20"/>
              </w:rPr>
            </w:pPr>
            <w:r w:rsidRPr="00AE340F">
              <w:rPr>
                <w:rFonts w:eastAsia="Times New Roman" w:cstheme="minorHAnsi"/>
                <w:b/>
                <w:bCs/>
                <w:color w:val="000000"/>
                <w:sz w:val="20"/>
                <w:szCs w:val="20"/>
              </w:rPr>
              <w:t>NOR immigrant</w:t>
            </w:r>
          </w:p>
        </w:tc>
      </w:tr>
      <w:tr w:rsidR="00B87005" w:rsidRPr="00AE340F" w14:paraId="6460C72F" w14:textId="77777777" w:rsidTr="00281603">
        <w:trPr>
          <w:trHeight w:val="320"/>
          <w:jc w:val="center"/>
        </w:trPr>
        <w:tc>
          <w:tcPr>
            <w:tcW w:w="1152" w:type="dxa"/>
            <w:tcBorders>
              <w:top w:val="single" w:sz="4" w:space="0" w:color="auto"/>
              <w:left w:val="nil"/>
              <w:right w:val="nil"/>
            </w:tcBorders>
            <w:shd w:val="clear" w:color="auto" w:fill="auto"/>
            <w:noWrap/>
            <w:vAlign w:val="center"/>
          </w:tcPr>
          <w:p w14:paraId="22AEF649"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012</w:t>
            </w:r>
          </w:p>
        </w:tc>
        <w:tc>
          <w:tcPr>
            <w:tcW w:w="1152" w:type="dxa"/>
            <w:tcBorders>
              <w:top w:val="single" w:sz="4" w:space="0" w:color="auto"/>
              <w:left w:val="nil"/>
              <w:right w:val="nil"/>
            </w:tcBorders>
          </w:tcPr>
          <w:p w14:paraId="2D2B1BD9"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447</w:t>
            </w:r>
          </w:p>
        </w:tc>
        <w:tc>
          <w:tcPr>
            <w:tcW w:w="1152" w:type="dxa"/>
            <w:tcBorders>
              <w:top w:val="single" w:sz="4" w:space="0" w:color="auto"/>
              <w:left w:val="nil"/>
              <w:right w:val="nil"/>
            </w:tcBorders>
            <w:shd w:val="clear" w:color="auto" w:fill="auto"/>
            <w:noWrap/>
            <w:vAlign w:val="center"/>
          </w:tcPr>
          <w:p w14:paraId="69D818B0"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76</w:t>
            </w:r>
          </w:p>
        </w:tc>
        <w:tc>
          <w:tcPr>
            <w:tcW w:w="1152" w:type="dxa"/>
            <w:tcBorders>
              <w:top w:val="single" w:sz="4" w:space="0" w:color="auto"/>
              <w:left w:val="nil"/>
              <w:right w:val="nil"/>
            </w:tcBorders>
            <w:shd w:val="clear" w:color="auto" w:fill="auto"/>
            <w:noWrap/>
            <w:vAlign w:val="center"/>
          </w:tcPr>
          <w:p w14:paraId="2238155F" w14:textId="77777777" w:rsidR="00B87005" w:rsidRPr="00AE340F" w:rsidRDefault="00B87005" w:rsidP="00281603">
            <w:pPr>
              <w:jc w:val="center"/>
              <w:rPr>
                <w:rFonts w:eastAsia="Times New Roman" w:cstheme="minorHAnsi"/>
                <w:color w:val="000000"/>
                <w:sz w:val="20"/>
                <w:szCs w:val="20"/>
              </w:rPr>
            </w:pPr>
          </w:p>
        </w:tc>
        <w:tc>
          <w:tcPr>
            <w:tcW w:w="1152" w:type="dxa"/>
            <w:tcBorders>
              <w:top w:val="single" w:sz="4" w:space="0" w:color="auto"/>
              <w:left w:val="nil"/>
              <w:right w:val="nil"/>
            </w:tcBorders>
            <w:shd w:val="clear" w:color="auto" w:fill="auto"/>
            <w:noWrap/>
            <w:vAlign w:val="center"/>
          </w:tcPr>
          <w:p w14:paraId="5C989389"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174</w:t>
            </w:r>
          </w:p>
        </w:tc>
      </w:tr>
      <w:tr w:rsidR="00B87005" w:rsidRPr="00AE340F" w14:paraId="095FBCF4" w14:textId="77777777" w:rsidTr="00281603">
        <w:trPr>
          <w:trHeight w:val="320"/>
          <w:jc w:val="center"/>
        </w:trPr>
        <w:tc>
          <w:tcPr>
            <w:tcW w:w="1152" w:type="dxa"/>
            <w:tcBorders>
              <w:left w:val="nil"/>
              <w:right w:val="nil"/>
            </w:tcBorders>
            <w:shd w:val="clear" w:color="auto" w:fill="auto"/>
            <w:noWrap/>
            <w:vAlign w:val="center"/>
            <w:hideMark/>
          </w:tcPr>
          <w:p w14:paraId="6FC63CCC"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013</w:t>
            </w:r>
          </w:p>
        </w:tc>
        <w:tc>
          <w:tcPr>
            <w:tcW w:w="1152" w:type="dxa"/>
            <w:tcBorders>
              <w:left w:val="nil"/>
              <w:right w:val="nil"/>
            </w:tcBorders>
          </w:tcPr>
          <w:p w14:paraId="23175F70"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455</w:t>
            </w:r>
          </w:p>
        </w:tc>
        <w:tc>
          <w:tcPr>
            <w:tcW w:w="1152" w:type="dxa"/>
            <w:tcBorders>
              <w:left w:val="nil"/>
              <w:right w:val="nil"/>
            </w:tcBorders>
            <w:shd w:val="clear" w:color="auto" w:fill="auto"/>
            <w:noWrap/>
            <w:vAlign w:val="center"/>
            <w:hideMark/>
          </w:tcPr>
          <w:p w14:paraId="52B512F2"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127</w:t>
            </w:r>
          </w:p>
        </w:tc>
        <w:tc>
          <w:tcPr>
            <w:tcW w:w="1152" w:type="dxa"/>
            <w:tcBorders>
              <w:left w:val="nil"/>
              <w:right w:val="nil"/>
            </w:tcBorders>
            <w:shd w:val="clear" w:color="auto" w:fill="auto"/>
            <w:noWrap/>
            <w:vAlign w:val="center"/>
            <w:hideMark/>
          </w:tcPr>
          <w:p w14:paraId="07A49DCB" w14:textId="77777777" w:rsidR="00B87005" w:rsidRPr="00AE340F" w:rsidRDefault="00B87005" w:rsidP="00281603">
            <w:pPr>
              <w:jc w:val="center"/>
              <w:rPr>
                <w:rFonts w:eastAsia="Times New Roman" w:cstheme="minorHAnsi"/>
                <w:color w:val="000000"/>
                <w:sz w:val="20"/>
                <w:szCs w:val="20"/>
              </w:rPr>
            </w:pPr>
          </w:p>
        </w:tc>
        <w:tc>
          <w:tcPr>
            <w:tcW w:w="1152" w:type="dxa"/>
            <w:tcBorders>
              <w:left w:val="nil"/>
              <w:right w:val="nil"/>
            </w:tcBorders>
            <w:shd w:val="clear" w:color="auto" w:fill="auto"/>
            <w:noWrap/>
            <w:vAlign w:val="center"/>
            <w:hideMark/>
          </w:tcPr>
          <w:p w14:paraId="514619FC"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6</w:t>
            </w:r>
          </w:p>
        </w:tc>
      </w:tr>
      <w:tr w:rsidR="00B87005" w:rsidRPr="00AE340F" w14:paraId="32F8B9B1" w14:textId="77777777" w:rsidTr="00281603">
        <w:trPr>
          <w:trHeight w:val="320"/>
          <w:jc w:val="center"/>
        </w:trPr>
        <w:tc>
          <w:tcPr>
            <w:tcW w:w="1152" w:type="dxa"/>
            <w:tcBorders>
              <w:left w:val="nil"/>
              <w:right w:val="nil"/>
            </w:tcBorders>
            <w:shd w:val="clear" w:color="auto" w:fill="auto"/>
            <w:noWrap/>
            <w:vAlign w:val="center"/>
            <w:hideMark/>
          </w:tcPr>
          <w:p w14:paraId="38E09F67"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014</w:t>
            </w:r>
          </w:p>
        </w:tc>
        <w:tc>
          <w:tcPr>
            <w:tcW w:w="1152" w:type="dxa"/>
            <w:tcBorders>
              <w:left w:val="nil"/>
              <w:right w:val="nil"/>
            </w:tcBorders>
          </w:tcPr>
          <w:p w14:paraId="1C500631"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506</w:t>
            </w:r>
          </w:p>
        </w:tc>
        <w:tc>
          <w:tcPr>
            <w:tcW w:w="1152" w:type="dxa"/>
            <w:tcBorders>
              <w:left w:val="nil"/>
              <w:right w:val="nil"/>
            </w:tcBorders>
            <w:shd w:val="clear" w:color="auto" w:fill="auto"/>
            <w:noWrap/>
            <w:vAlign w:val="center"/>
            <w:hideMark/>
          </w:tcPr>
          <w:p w14:paraId="450A3C20"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48</w:t>
            </w:r>
          </w:p>
        </w:tc>
        <w:tc>
          <w:tcPr>
            <w:tcW w:w="1152" w:type="dxa"/>
            <w:tcBorders>
              <w:left w:val="nil"/>
              <w:right w:val="nil"/>
            </w:tcBorders>
            <w:shd w:val="clear" w:color="auto" w:fill="auto"/>
            <w:noWrap/>
            <w:vAlign w:val="center"/>
            <w:hideMark/>
          </w:tcPr>
          <w:p w14:paraId="34B1658D"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8</w:t>
            </w:r>
          </w:p>
        </w:tc>
        <w:tc>
          <w:tcPr>
            <w:tcW w:w="1152" w:type="dxa"/>
            <w:tcBorders>
              <w:left w:val="nil"/>
              <w:right w:val="nil"/>
            </w:tcBorders>
            <w:shd w:val="clear" w:color="auto" w:fill="auto"/>
            <w:noWrap/>
            <w:vAlign w:val="center"/>
            <w:hideMark/>
          </w:tcPr>
          <w:p w14:paraId="1491A878"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37</w:t>
            </w:r>
          </w:p>
        </w:tc>
      </w:tr>
      <w:tr w:rsidR="00B87005" w:rsidRPr="00AE340F" w14:paraId="7152384C" w14:textId="77777777" w:rsidTr="00281603">
        <w:trPr>
          <w:trHeight w:val="320"/>
          <w:jc w:val="center"/>
        </w:trPr>
        <w:tc>
          <w:tcPr>
            <w:tcW w:w="1152" w:type="dxa"/>
            <w:tcBorders>
              <w:top w:val="nil"/>
              <w:left w:val="nil"/>
              <w:bottom w:val="single" w:sz="4" w:space="0" w:color="auto"/>
              <w:right w:val="nil"/>
            </w:tcBorders>
            <w:shd w:val="clear" w:color="auto" w:fill="auto"/>
            <w:noWrap/>
            <w:vAlign w:val="center"/>
            <w:hideMark/>
          </w:tcPr>
          <w:p w14:paraId="0AF89AB0"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015</w:t>
            </w:r>
          </w:p>
        </w:tc>
        <w:tc>
          <w:tcPr>
            <w:tcW w:w="1152" w:type="dxa"/>
            <w:tcBorders>
              <w:top w:val="nil"/>
              <w:left w:val="nil"/>
              <w:bottom w:val="single" w:sz="4" w:space="0" w:color="auto"/>
              <w:right w:val="nil"/>
            </w:tcBorders>
          </w:tcPr>
          <w:p w14:paraId="7E530E2D"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619</w:t>
            </w:r>
          </w:p>
        </w:tc>
        <w:tc>
          <w:tcPr>
            <w:tcW w:w="1152" w:type="dxa"/>
            <w:tcBorders>
              <w:top w:val="nil"/>
              <w:left w:val="nil"/>
              <w:bottom w:val="single" w:sz="4" w:space="0" w:color="auto"/>
              <w:right w:val="nil"/>
            </w:tcBorders>
            <w:shd w:val="clear" w:color="auto" w:fill="auto"/>
            <w:noWrap/>
            <w:vAlign w:val="center"/>
            <w:hideMark/>
          </w:tcPr>
          <w:p w14:paraId="5353D60C"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15</w:t>
            </w:r>
          </w:p>
        </w:tc>
        <w:tc>
          <w:tcPr>
            <w:tcW w:w="1152" w:type="dxa"/>
            <w:tcBorders>
              <w:top w:val="nil"/>
              <w:left w:val="nil"/>
              <w:bottom w:val="single" w:sz="4" w:space="0" w:color="auto"/>
              <w:right w:val="nil"/>
            </w:tcBorders>
            <w:shd w:val="clear" w:color="auto" w:fill="auto"/>
            <w:noWrap/>
            <w:vAlign w:val="center"/>
            <w:hideMark/>
          </w:tcPr>
          <w:p w14:paraId="52477462"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2</w:t>
            </w:r>
          </w:p>
        </w:tc>
        <w:tc>
          <w:tcPr>
            <w:tcW w:w="1152" w:type="dxa"/>
            <w:tcBorders>
              <w:top w:val="nil"/>
              <w:left w:val="nil"/>
              <w:bottom w:val="single" w:sz="4" w:space="0" w:color="auto"/>
              <w:right w:val="nil"/>
            </w:tcBorders>
            <w:shd w:val="clear" w:color="auto" w:fill="auto"/>
            <w:noWrap/>
            <w:vAlign w:val="center"/>
            <w:hideMark/>
          </w:tcPr>
          <w:p w14:paraId="1A48AE44"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12</w:t>
            </w:r>
          </w:p>
        </w:tc>
      </w:tr>
    </w:tbl>
    <w:p w14:paraId="084E2EAE" w14:textId="77777777" w:rsidR="00EA3D94" w:rsidRDefault="00EA3D94" w:rsidP="00B87005"/>
    <w:p w14:paraId="21417ADD" w14:textId="1311FEFD" w:rsidR="00996014" w:rsidRDefault="00985B0E" w:rsidP="00996014">
      <w:pPr>
        <w:pStyle w:val="EndNoteBibliography"/>
        <w:ind w:firstLine="720"/>
      </w:pPr>
      <w:r>
        <w:t>In addition to F</w:t>
      </w:r>
      <w:r>
        <w:rPr>
          <w:vertAlign w:val="subscript"/>
        </w:rPr>
        <w:t>1</w:t>
      </w:r>
      <w:r>
        <w:t>s, another important source of information comes from the fitness of NOR immigrants</w:t>
      </w:r>
      <w:r w:rsidR="00B87005">
        <w:t>. NOR immigrants are defined as those NOR salmon in our dataset</w:t>
      </w:r>
      <w:r w:rsidR="00996014">
        <w:t xml:space="preserve"> for which nearly all of their possible parents have been sampled three to five years earlier, but no assignment has been made. To the extent </w:t>
      </w:r>
      <w:r w:rsidR="00055957">
        <w:t>that</w:t>
      </w:r>
      <w:r w:rsidR="00996014">
        <w:t xml:space="preserve"> NOR immigrants are representative of wild, locally adapted salmon, comparisons between NOR immigrant fitness and the fitness of F</w:t>
      </w:r>
      <w:r w:rsidR="00996014" w:rsidRPr="00996014">
        <w:rPr>
          <w:vertAlign w:val="subscript"/>
        </w:rPr>
        <w:t>1</w:t>
      </w:r>
      <w:r w:rsidR="00996014">
        <w:t xml:space="preserve">s, can tell us about the pace of </w:t>
      </w:r>
      <w:r w:rsidR="00996014">
        <w:rPr>
          <w:i/>
          <w:iCs/>
        </w:rPr>
        <w:t>adaptation to natural conditions among the offspring of captive reared salmon.</w:t>
      </w:r>
      <w:r w:rsidR="00580F9B">
        <w:rPr>
          <w:i/>
          <w:iCs/>
        </w:rPr>
        <w:t xml:space="preserve"> </w:t>
      </w:r>
      <w:r w:rsidR="00580F9B">
        <w:t xml:space="preserve">Specifically, if the fitness of the first generation offspring of HOR salmon is indistinguishable from NOR immigrants, this suggests that re-adaptation to the wild may be as rapid as </w:t>
      </w:r>
      <w:commentRangeStart w:id="1"/>
      <w:r w:rsidR="00580F9B">
        <w:t>domestication</w:t>
      </w:r>
      <w:commentRangeEnd w:id="1"/>
      <w:r w:rsidR="000172B6">
        <w:rPr>
          <w:rStyle w:val="CommentReference"/>
          <w:rFonts w:asciiTheme="minorHAnsi" w:hAnsiTheme="minorHAnsi" w:cstheme="minorBidi"/>
        </w:rPr>
        <w:commentReference w:id="1"/>
      </w:r>
      <w:r w:rsidR="00580F9B">
        <w:t>.</w:t>
      </w:r>
      <w:r w:rsidR="00996014">
        <w:rPr>
          <w:i/>
          <w:iCs/>
        </w:rPr>
        <w:t xml:space="preserve"> </w:t>
      </w:r>
      <w:r w:rsidR="00996014">
        <w:t xml:space="preserve">However, there are several caveats/challenges that we must address: </w:t>
      </w:r>
    </w:p>
    <w:p w14:paraId="703E6A98" w14:textId="77777777" w:rsidR="006E4E40" w:rsidRPr="00996014" w:rsidRDefault="006E4E40" w:rsidP="00996014">
      <w:pPr>
        <w:pStyle w:val="EndNoteBibliography"/>
        <w:ind w:firstLine="720"/>
        <w:rPr>
          <w:i/>
          <w:iCs/>
        </w:rPr>
      </w:pPr>
    </w:p>
    <w:p w14:paraId="1DD322BF" w14:textId="3513606A" w:rsidR="00996014" w:rsidRDefault="00996014" w:rsidP="00996014">
      <w:pPr>
        <w:pStyle w:val="EndNoteBibliography"/>
        <w:ind w:firstLine="720"/>
      </w:pPr>
      <w:r>
        <w:t xml:space="preserve">(1) How confident are we that can correctly identify NOR immigrants? </w:t>
      </w:r>
    </w:p>
    <w:p w14:paraId="3E5B821A" w14:textId="4BF2CCE6" w:rsidR="00330023" w:rsidRDefault="00330023" w:rsidP="00996014">
      <w:pPr>
        <w:pStyle w:val="EndNoteBibliography"/>
        <w:ind w:firstLine="720"/>
      </w:pPr>
      <w:r>
        <w:t xml:space="preserve">(2) Are NOR immigrants representative of wild, locally-adapted salmon? </w:t>
      </w:r>
    </w:p>
    <w:p w14:paraId="71C443A1" w14:textId="4A8C1B06" w:rsidR="00580F9B" w:rsidRDefault="00580F9B" w:rsidP="00996014">
      <w:pPr>
        <w:pStyle w:val="EndNoteBibliography"/>
        <w:ind w:firstLine="720"/>
      </w:pPr>
      <w:r>
        <w:t xml:space="preserve">(3) Is the broodstock integrated? </w:t>
      </w:r>
    </w:p>
    <w:p w14:paraId="7BF59097" w14:textId="1AC4BD0B" w:rsidR="006C32DA" w:rsidRDefault="006C32DA" w:rsidP="00996014">
      <w:pPr>
        <w:pStyle w:val="EndNoteBibliography"/>
        <w:ind w:firstLine="720"/>
      </w:pPr>
      <w:r>
        <w:t>(4) Modeling Challenges</w:t>
      </w:r>
    </w:p>
    <w:p w14:paraId="240D5520" w14:textId="2E878305" w:rsidR="006E4E40" w:rsidRDefault="006E4E40" w:rsidP="006E4E40">
      <w:pPr>
        <w:pStyle w:val="EndNoteBibliography"/>
      </w:pPr>
    </w:p>
    <w:p w14:paraId="1FBA1ADB" w14:textId="011E1CD7" w:rsidR="006E4E40" w:rsidRPr="006E4E40" w:rsidRDefault="006E4E40" w:rsidP="006E4E40">
      <w:pPr>
        <w:pStyle w:val="EndNoteBibliography"/>
        <w:rPr>
          <w:b/>
          <w:bCs/>
        </w:rPr>
      </w:pPr>
      <w:r>
        <w:lastRenderedPageBreak/>
        <w:t xml:space="preserve">I believe we </w:t>
      </w:r>
      <w:r w:rsidR="0007164E">
        <w:t>are</w:t>
      </w:r>
      <w:r>
        <w:t xml:space="preserve"> </w:t>
      </w:r>
      <w:r w:rsidR="0007164E">
        <w:t>able to</w:t>
      </w:r>
      <w:r>
        <w:t xml:space="preserve"> accurately identify NOR immigrants and use them as stand-ins for wild, locally adapted salmon (see </w:t>
      </w:r>
      <w:r>
        <w:rPr>
          <w:b/>
          <w:bCs/>
        </w:rPr>
        <w:t xml:space="preserve">Caveats/Questions </w:t>
      </w:r>
      <w:r w:rsidRPr="006E4E40">
        <w:t xml:space="preserve">section </w:t>
      </w:r>
      <w:r>
        <w:t>at end of this document)</w:t>
      </w:r>
      <w:r>
        <w:rPr>
          <w:b/>
          <w:bCs/>
        </w:rPr>
        <w:t xml:space="preserve"> </w:t>
      </w:r>
      <w:r>
        <w:t xml:space="preserve">and </w:t>
      </w:r>
      <w:r w:rsidR="0007164E">
        <w:t>therefore we can</w:t>
      </w:r>
      <w:r>
        <w:t xml:space="preserve"> to address</w:t>
      </w:r>
      <w:r w:rsidR="00A0029B">
        <w:t xml:space="preserve"> our main</w:t>
      </w:r>
      <w:r>
        <w:t xml:space="preserve"> question. </w:t>
      </w:r>
    </w:p>
    <w:p w14:paraId="4D4CEEC1" w14:textId="77777777" w:rsidR="00606811" w:rsidRDefault="00606811" w:rsidP="00606811"/>
    <w:p w14:paraId="485BB5DF" w14:textId="40BA7CA7" w:rsidR="006E4E40" w:rsidRPr="00606811" w:rsidRDefault="00C40931" w:rsidP="00606811">
      <w:pPr>
        <w:rPr>
          <w:rFonts w:ascii="Calibri" w:hAnsi="Calibri" w:cs="Calibri"/>
        </w:rPr>
      </w:pPr>
      <w:r>
        <w:rPr>
          <w:b/>
          <w:bCs/>
        </w:rPr>
        <w:t>Methods</w:t>
      </w:r>
      <w:r w:rsidR="00A0029B">
        <w:rPr>
          <w:b/>
          <w:bCs/>
        </w:rPr>
        <w:t>/Results</w:t>
      </w:r>
    </w:p>
    <w:p w14:paraId="05F4AC3D" w14:textId="14FA1288" w:rsidR="00C40931" w:rsidRDefault="00A0029B" w:rsidP="00580F9B">
      <w:pPr>
        <w:pStyle w:val="EndNoteBibliography"/>
        <w:rPr>
          <w:i/>
          <w:iCs/>
        </w:rPr>
      </w:pPr>
      <w:r>
        <w:rPr>
          <w:i/>
          <w:iCs/>
        </w:rPr>
        <w:t>Definitions and Data</w:t>
      </w:r>
    </w:p>
    <w:p w14:paraId="6DC49686" w14:textId="1DBC115A" w:rsidR="00A0029B" w:rsidRDefault="00A0029B" w:rsidP="00580F9B">
      <w:pPr>
        <w:pStyle w:val="EndNoteBibliography"/>
      </w:pPr>
      <w:r>
        <w:tab/>
        <w:t>We define F</w:t>
      </w:r>
      <w:r w:rsidRPr="00A0029B">
        <w:rPr>
          <w:vertAlign w:val="subscript"/>
        </w:rPr>
        <w:t>1</w:t>
      </w:r>
      <w:r>
        <w:t xml:space="preserve">s as the </w:t>
      </w:r>
      <w:r w:rsidR="006B195A">
        <w:t xml:space="preserve">first generation </w:t>
      </w:r>
      <w:r>
        <w:t>NOR offspring of HOR salmon released above the dam. F</w:t>
      </w:r>
      <w:r>
        <w:rPr>
          <w:vertAlign w:val="subscript"/>
        </w:rPr>
        <w:t>1</w:t>
      </w:r>
      <w:r>
        <w:t xml:space="preserve">s are identified in the pedigree as offspring assigned to two HOR parents. Offspring assigned to a single parent are excluded from the analysis. We define NOR immigrants as NOR salmon that do not assign to any candidate parent. Importantly, because we do not sample candidate parents prior to 2007 and most (98%) returning adults are ages 3 to 5, we can only confidently identify NOR immigrants that return in 2012 and later years. </w:t>
      </w:r>
    </w:p>
    <w:p w14:paraId="49BD5A3F" w14:textId="55901E10" w:rsidR="00252E5C" w:rsidRDefault="00A0029B" w:rsidP="00580F9B">
      <w:pPr>
        <w:pStyle w:val="EndNoteBibliography"/>
      </w:pPr>
      <w:r>
        <w:tab/>
        <w:t xml:space="preserve">We estimate fitness using total lifetime fitness (TLF) defined as the total number of </w:t>
      </w:r>
      <w:r w:rsidR="0007164E">
        <w:t xml:space="preserve">returning </w:t>
      </w:r>
      <w:r>
        <w:t xml:space="preserve">adult offspring assigned to a parent. Because most (98%) returning adults are ages 3 to 5, we cannot accurately estimate TLF for an individual until 5 years have passed since it was released above the dam. Our latest year of offspring sampling is 2020. Therefore, our TLF estimates only extend for salmon released above the dam </w:t>
      </w:r>
      <w:r w:rsidR="00252E5C">
        <w:t xml:space="preserve">in 2015 and earlier years. </w:t>
      </w:r>
    </w:p>
    <w:p w14:paraId="38A21F00" w14:textId="4688EE5E" w:rsidR="006B195A" w:rsidRDefault="00252E5C" w:rsidP="006B195A">
      <w:pPr>
        <w:pStyle w:val="EndNoteBibliography"/>
        <w:ind w:firstLine="720"/>
      </w:pPr>
      <w:r>
        <w:t>Together, accurate identification of NOR immigrants and estimation of TLF limits our dataset to salmon released above the dam from 2012 to 2015. The number of HORs, F1s and NOR immigrants released above the dam these years is presented in table 1.</w:t>
      </w:r>
    </w:p>
    <w:p w14:paraId="578719EE" w14:textId="568313DC" w:rsidR="00252E5C" w:rsidRDefault="00252E5C" w:rsidP="00252E5C">
      <w:pPr>
        <w:pStyle w:val="EndNoteBibliography"/>
      </w:pPr>
    </w:p>
    <w:p w14:paraId="7D9DCA84" w14:textId="437E3645" w:rsidR="00252E5C" w:rsidRDefault="00252E5C" w:rsidP="00252E5C">
      <w:pPr>
        <w:pStyle w:val="EndNoteBibliography"/>
        <w:rPr>
          <w:i/>
          <w:iCs/>
        </w:rPr>
      </w:pPr>
      <w:r>
        <w:rPr>
          <w:i/>
          <w:iCs/>
        </w:rPr>
        <w:t>Hypothesis Testing</w:t>
      </w:r>
    </w:p>
    <w:p w14:paraId="5CA4920A" w14:textId="785EF8F6" w:rsidR="00E53F94" w:rsidRDefault="00252E5C" w:rsidP="00252E5C">
      <w:pPr>
        <w:pStyle w:val="EndNoteBibliography"/>
      </w:pPr>
      <w:r>
        <w:tab/>
        <w:t>To evaluate if F</w:t>
      </w:r>
      <w:r w:rsidRPr="00252E5C">
        <w:rPr>
          <w:vertAlign w:val="subscript"/>
        </w:rPr>
        <w:t>1</w:t>
      </w:r>
      <w:r>
        <w:t>s have different fitness from HOR salmon and</w:t>
      </w:r>
      <w:r w:rsidR="006B195A">
        <w:t>/or</w:t>
      </w:r>
      <w:r>
        <w:t xml:space="preserve"> NOR immigrants, we fit a generalized linear model on TLF using </w:t>
      </w:r>
      <w:r w:rsidR="004D1E4F">
        <w:t xml:space="preserve">a negative binomial distribution, log link function and </w:t>
      </w:r>
      <w:r w:rsidR="0007164E">
        <w:t>a</w:t>
      </w:r>
      <w:r w:rsidR="00A95783">
        <w:t xml:space="preserve"> predictor termed</w:t>
      </w:r>
      <w:r>
        <w:t xml:space="preserve"> </w:t>
      </w:r>
      <w:r>
        <w:rPr>
          <w:i/>
          <w:iCs/>
        </w:rPr>
        <w:t>generation</w:t>
      </w:r>
      <w:r w:rsidR="00A95783">
        <w:rPr>
          <w:i/>
          <w:iCs/>
        </w:rPr>
        <w:t>.</w:t>
      </w:r>
      <w:r>
        <w:rPr>
          <w:i/>
          <w:iCs/>
        </w:rPr>
        <w:t xml:space="preserve"> </w:t>
      </w:r>
      <w:r w:rsidRPr="00252E5C">
        <w:rPr>
          <w:i/>
          <w:iCs/>
        </w:rPr>
        <w:t>Generation</w:t>
      </w:r>
      <w:r>
        <w:t xml:space="preserve"> was a factor and reflected whether an individual salmon was HOR, an F</w:t>
      </w:r>
      <w:r w:rsidRPr="00252E5C">
        <w:rPr>
          <w:vertAlign w:val="subscript"/>
        </w:rPr>
        <w:t>1</w:t>
      </w:r>
      <w:r>
        <w:t xml:space="preserve"> or an NOR immigrant. </w:t>
      </w:r>
      <w:r w:rsidR="00A95783">
        <w:t xml:space="preserve">We also explored several covariates with model selection including length, sex, and release day. </w:t>
      </w:r>
      <w:r>
        <w:rPr>
          <w:i/>
          <w:iCs/>
        </w:rPr>
        <w:t xml:space="preserve">Year </w:t>
      </w:r>
      <w:r>
        <w:t xml:space="preserve">was the year of release and was fit as a fixed factor instead of a random effect because only 4 levels were available (2012 – 2015). </w:t>
      </w:r>
      <w:r w:rsidR="00A95783" w:rsidRPr="00A95783">
        <w:rPr>
          <w:i/>
          <w:iCs/>
        </w:rPr>
        <w:t>Length</w:t>
      </w:r>
      <w:r w:rsidR="00A95783">
        <w:t xml:space="preserve"> was </w:t>
      </w:r>
      <w:r w:rsidR="0007164E">
        <w:t>total</w:t>
      </w:r>
      <w:r w:rsidR="00A95783">
        <w:t xml:space="preserve"> length in cm. </w:t>
      </w:r>
      <w:r w:rsidR="00A95783" w:rsidRPr="00A95783">
        <w:rPr>
          <w:i/>
          <w:iCs/>
        </w:rPr>
        <w:t>Sex</w:t>
      </w:r>
      <w:r w:rsidR="00A95783">
        <w:t xml:space="preserve"> used the sex as determined at the genetic sex marker, if available</w:t>
      </w:r>
      <w:r w:rsidR="0007164E">
        <w:t>.</w:t>
      </w:r>
      <w:r w:rsidR="00A95783">
        <w:t xml:space="preserve"> </w:t>
      </w:r>
      <w:r w:rsidR="0007164E">
        <w:t>I</w:t>
      </w:r>
      <w:r w:rsidR="00A95783">
        <w:t xml:space="preserve">f </w:t>
      </w:r>
      <w:r w:rsidR="0007164E">
        <w:t xml:space="preserve">genetic sex </w:t>
      </w:r>
      <w:r w:rsidR="00A95783">
        <w:t>not available</w:t>
      </w:r>
      <w:r w:rsidR="0007164E">
        <w:t>,</w:t>
      </w:r>
      <w:r w:rsidR="00A95783">
        <w:t xml:space="preserve"> sex was determined from gross morphology. </w:t>
      </w:r>
      <w:r w:rsidR="006B195A">
        <w:t>Because NOR immigrants tend to arrive later than F</w:t>
      </w:r>
      <w:r w:rsidR="006B195A" w:rsidRPr="006B195A">
        <w:rPr>
          <w:vertAlign w:val="subscript"/>
        </w:rPr>
        <w:t>1</w:t>
      </w:r>
      <w:r w:rsidR="006B195A">
        <w:t xml:space="preserve">s at the trap and haul facility at the Cougar Dam, we also included an effect of </w:t>
      </w:r>
      <w:r w:rsidR="006B195A">
        <w:rPr>
          <w:i/>
          <w:iCs/>
        </w:rPr>
        <w:t>release day</w:t>
      </w:r>
      <w:r w:rsidR="006B195A">
        <w:t xml:space="preserve">. </w:t>
      </w:r>
      <w:r w:rsidR="00A95783" w:rsidRPr="00A95783">
        <w:rPr>
          <w:i/>
          <w:iCs/>
        </w:rPr>
        <w:t>Release day</w:t>
      </w:r>
      <w:r w:rsidR="00A95783">
        <w:t xml:space="preserve"> was the centered Julian day of release</w:t>
      </w:r>
      <w:r w:rsidR="006B195A">
        <w:t xml:space="preserve"> above the dam</w:t>
      </w:r>
      <w:r w:rsidR="00A95783">
        <w:t xml:space="preserve">. Model fit used the </w:t>
      </w:r>
      <w:proofErr w:type="spellStart"/>
      <w:r w:rsidR="00A95783">
        <w:t>glm.nb</w:t>
      </w:r>
      <w:proofErr w:type="spellEnd"/>
      <w:r w:rsidR="00A95783">
        <w:t xml:space="preserve"> function of the </w:t>
      </w:r>
      <w:r w:rsidR="00A95783">
        <w:rPr>
          <w:i/>
          <w:iCs/>
        </w:rPr>
        <w:t>MASS</w:t>
      </w:r>
      <w:r w:rsidR="00A95783">
        <w:t xml:space="preserve"> package</w:t>
      </w:r>
      <w:r w:rsidR="00A95783">
        <w:rPr>
          <w:i/>
          <w:iCs/>
        </w:rPr>
        <w:t>.</w:t>
      </w:r>
      <w:r w:rsidR="00A95783">
        <w:t xml:space="preserve"> Model selection used backwards stepwise selection based on likelihood ratio tests and a critical p-value of 0.05. Multicollinearity was evaluated using GVIFs and a cutoff of </w:t>
      </w:r>
      <w:r w:rsidR="00D72D14">
        <w:t xml:space="preserve">GVIF </w:t>
      </w:r>
      <w:r w:rsidR="00CB469C">
        <w:t>or</w:t>
      </w:r>
      <w:r w:rsidR="00D72D14">
        <w:t xml:space="preserve"> </w:t>
      </w:r>
      <w:r w:rsidR="00D72D14" w:rsidRPr="00D72D14">
        <w:t>GVIF</w:t>
      </w:r>
      <w:r w:rsidR="00D72D14">
        <w:rPr>
          <w:vertAlign w:val="superscript"/>
        </w:rPr>
        <w:t>(1/2*DF)</w:t>
      </w:r>
      <w:r w:rsidR="00D72D14">
        <w:t xml:space="preserve"> &lt; </w:t>
      </w:r>
      <w:r w:rsidR="00CB469C">
        <w:t>2</w:t>
      </w:r>
      <w:r w:rsidR="00A95783">
        <w:t xml:space="preserve">. </w:t>
      </w:r>
      <w:r>
        <w:t xml:space="preserve">Model validation </w:t>
      </w:r>
      <w:r w:rsidR="00A95783">
        <w:t xml:space="preserve">on the final model </w:t>
      </w:r>
      <w:r>
        <w:t xml:space="preserve">relied on simulated residuals using the </w:t>
      </w:r>
      <w:r>
        <w:rPr>
          <w:i/>
          <w:iCs/>
        </w:rPr>
        <w:t xml:space="preserve">DHARMA </w:t>
      </w:r>
      <w:r>
        <w:t xml:space="preserve">package in R. </w:t>
      </w:r>
      <w:r w:rsidR="00E53F94">
        <w:t xml:space="preserve">Post-hoc testing for different predicted fitness between levels of the predictor </w:t>
      </w:r>
      <w:r w:rsidR="00E53F94">
        <w:rPr>
          <w:i/>
          <w:iCs/>
        </w:rPr>
        <w:t>generation</w:t>
      </w:r>
      <w:r w:rsidR="00E53F94">
        <w:t xml:space="preserve"> was conducted using Tukey’s HSD in the </w:t>
      </w:r>
      <w:proofErr w:type="spellStart"/>
      <w:r w:rsidR="00E53F94">
        <w:rPr>
          <w:i/>
          <w:iCs/>
        </w:rPr>
        <w:t>emmeans</w:t>
      </w:r>
      <w:proofErr w:type="spellEnd"/>
      <w:r w:rsidR="00E53F94">
        <w:rPr>
          <w:i/>
          <w:iCs/>
        </w:rPr>
        <w:t xml:space="preserve"> </w:t>
      </w:r>
      <w:r w:rsidR="00E53F94">
        <w:t xml:space="preserve">package, and </w:t>
      </w:r>
      <w:proofErr w:type="spellStart"/>
      <w:r w:rsidR="00E53F94">
        <w:rPr>
          <w:i/>
          <w:iCs/>
        </w:rPr>
        <w:t>emmeans</w:t>
      </w:r>
      <w:proofErr w:type="spellEnd"/>
      <w:r w:rsidR="00E53F94">
        <w:t xml:space="preserve"> was also used to present the estimated marginal mean predicted TLF values for each level of </w:t>
      </w:r>
      <w:r w:rsidR="00E53F94">
        <w:rPr>
          <w:i/>
          <w:iCs/>
        </w:rPr>
        <w:t xml:space="preserve">generation, </w:t>
      </w:r>
      <w:r w:rsidR="00E53F94">
        <w:t xml:space="preserve">after controlling for the effect of </w:t>
      </w:r>
      <w:r w:rsidR="00A95783">
        <w:t>other significant predictors</w:t>
      </w:r>
    </w:p>
    <w:p w14:paraId="76A96821" w14:textId="5C0CA19D" w:rsidR="00E53F94" w:rsidRDefault="00E53F94" w:rsidP="00252E5C">
      <w:pPr>
        <w:pStyle w:val="EndNoteBibliography"/>
      </w:pPr>
    </w:p>
    <w:p w14:paraId="6BA0E5F7" w14:textId="5C416FE8" w:rsidR="00E53F94" w:rsidRPr="00847D0E" w:rsidRDefault="00E53F94" w:rsidP="00252E5C">
      <w:pPr>
        <w:pStyle w:val="EndNoteBibliography"/>
      </w:pPr>
      <w:r>
        <w:tab/>
      </w:r>
      <w:r w:rsidR="00A95783">
        <w:t xml:space="preserve">The final model </w:t>
      </w:r>
      <w:r w:rsidR="0007164E">
        <w:t xml:space="preserve">after model selection </w:t>
      </w:r>
      <w:r w:rsidR="00A95783">
        <w:t xml:space="preserve">included an effect of </w:t>
      </w:r>
      <w:r w:rsidR="00A95783">
        <w:rPr>
          <w:i/>
          <w:iCs/>
        </w:rPr>
        <w:t xml:space="preserve">generation, length </w:t>
      </w:r>
      <w:r w:rsidR="00A95783">
        <w:t xml:space="preserve">and </w:t>
      </w:r>
      <w:r w:rsidR="00A95783">
        <w:rPr>
          <w:i/>
          <w:iCs/>
        </w:rPr>
        <w:t xml:space="preserve">year. </w:t>
      </w:r>
      <w:r>
        <w:t>Model fit is presented in table 2</w:t>
      </w:r>
      <w:r w:rsidR="004D1E4F">
        <w:t xml:space="preserve">. </w:t>
      </w:r>
      <w:r w:rsidR="004D1E4F" w:rsidRPr="00A95783">
        <w:rPr>
          <w:i/>
          <w:iCs/>
        </w:rPr>
        <w:t>Generation</w:t>
      </w:r>
      <w:r w:rsidR="004D1E4F">
        <w:t xml:space="preserve"> significantly improved fit to the data relative to a null model that only included the effect of </w:t>
      </w:r>
      <w:r w:rsidR="004D1E4F" w:rsidRPr="00A95783">
        <w:rPr>
          <w:i/>
          <w:iCs/>
        </w:rPr>
        <w:t>year</w:t>
      </w:r>
      <w:r w:rsidR="00A95783">
        <w:t xml:space="preserve"> and </w:t>
      </w:r>
      <w:r w:rsidR="00A95783" w:rsidRPr="00A95783">
        <w:rPr>
          <w:i/>
          <w:iCs/>
        </w:rPr>
        <w:t>length</w:t>
      </w:r>
      <w:r w:rsidR="004D1E4F">
        <w:t xml:space="preserve"> according to both AIC (delta AIC = </w:t>
      </w:r>
      <w:r w:rsidR="00A95783">
        <w:lastRenderedPageBreak/>
        <w:t>23</w:t>
      </w:r>
      <w:r w:rsidR="004D1E4F">
        <w:t xml:space="preserve">) and a likelihood ratio test (p-value = </w:t>
      </w:r>
      <w:r w:rsidR="00A95783" w:rsidRPr="00A95783">
        <w:t>1.36e-06</w:t>
      </w:r>
      <w:r w:rsidR="004D1E4F">
        <w:t>)</w:t>
      </w:r>
      <w:r w:rsidR="00847D0E">
        <w:t xml:space="preserve">. Estimated marginal means for different levels of </w:t>
      </w:r>
      <w:r w:rsidR="00847D0E">
        <w:rPr>
          <w:i/>
          <w:iCs/>
        </w:rPr>
        <w:t>generation</w:t>
      </w:r>
      <w:r w:rsidR="00847D0E">
        <w:t xml:space="preserve"> are presented in Figure 1. Significance testing for differences in fitness between all pairwise comparisons of levels of </w:t>
      </w:r>
      <w:r w:rsidR="00847D0E" w:rsidRPr="00847D0E">
        <w:rPr>
          <w:i/>
          <w:iCs/>
        </w:rPr>
        <w:t>generation</w:t>
      </w:r>
      <w:r w:rsidR="00847D0E">
        <w:t xml:space="preserve"> are presented in table 3. </w:t>
      </w:r>
    </w:p>
    <w:p w14:paraId="08870EF0" w14:textId="231B2110" w:rsidR="00E53F94" w:rsidRDefault="00E53F94" w:rsidP="00252E5C">
      <w:pPr>
        <w:pStyle w:val="EndNoteBibliography"/>
      </w:pPr>
      <w:r>
        <w:tab/>
      </w:r>
    </w:p>
    <w:p w14:paraId="62D03A41" w14:textId="6957A87A" w:rsidR="00CE59FA" w:rsidRDefault="00CE59FA" w:rsidP="00252E5C">
      <w:pPr>
        <w:pStyle w:val="EndNoteBibliography"/>
      </w:pPr>
    </w:p>
    <w:p w14:paraId="62E73A7E" w14:textId="77777777" w:rsidR="00CE59FA" w:rsidRDefault="00CE59FA" w:rsidP="00252E5C">
      <w:pPr>
        <w:pStyle w:val="EndNoteBibliography"/>
      </w:pPr>
    </w:p>
    <w:p w14:paraId="5C471C1E" w14:textId="459A1B22" w:rsidR="00E53F94" w:rsidRPr="00847D0E" w:rsidRDefault="00E53F94" w:rsidP="00E53F94">
      <w:pPr>
        <w:pStyle w:val="EndNoteBibliography"/>
        <w:ind w:firstLine="630"/>
        <w:rPr>
          <w:b/>
          <w:bCs/>
          <w:sz w:val="20"/>
          <w:szCs w:val="20"/>
        </w:rPr>
      </w:pPr>
      <w:r w:rsidRPr="00847D0E">
        <w:rPr>
          <w:b/>
          <w:bCs/>
          <w:sz w:val="20"/>
          <w:szCs w:val="20"/>
        </w:rPr>
        <w:t>Table 2</w:t>
      </w:r>
      <w:r w:rsidR="00847D0E">
        <w:rPr>
          <w:b/>
          <w:bCs/>
          <w:sz w:val="20"/>
          <w:szCs w:val="20"/>
        </w:rPr>
        <w:t xml:space="preserve">: </w:t>
      </w:r>
      <w:r w:rsidR="00847D0E" w:rsidRPr="00847D0E">
        <w:rPr>
          <w:sz w:val="20"/>
          <w:szCs w:val="20"/>
        </w:rPr>
        <w:t>Model Fi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223"/>
        <w:gridCol w:w="1223"/>
      </w:tblGrid>
      <w:tr w:rsidR="00E53F94" w:rsidRPr="005F41AF" w14:paraId="160FF323" w14:textId="77777777" w:rsidTr="00CE59FA">
        <w:trPr>
          <w:jc w:val="center"/>
        </w:trPr>
        <w:tc>
          <w:tcPr>
            <w:tcW w:w="3325" w:type="dxa"/>
            <w:tcBorders>
              <w:top w:val="single" w:sz="4" w:space="0" w:color="auto"/>
              <w:bottom w:val="single" w:sz="4" w:space="0" w:color="auto"/>
            </w:tcBorders>
            <w:shd w:val="clear" w:color="auto" w:fill="E7E6E6" w:themeFill="background2"/>
          </w:tcPr>
          <w:p w14:paraId="0AF7FF98" w14:textId="77777777" w:rsidR="00E53F94" w:rsidRPr="005F41AF" w:rsidRDefault="00E53F94" w:rsidP="007C3752">
            <w:pPr>
              <w:spacing w:after="112" w:line="259" w:lineRule="auto"/>
              <w:rPr>
                <w:b/>
                <w:bCs/>
                <w:sz w:val="20"/>
                <w:szCs w:val="20"/>
              </w:rPr>
            </w:pPr>
            <w:r w:rsidRPr="005F41AF">
              <w:rPr>
                <w:b/>
                <w:bCs/>
                <w:sz w:val="20"/>
                <w:szCs w:val="20"/>
              </w:rPr>
              <w:t>Fixed effects</w:t>
            </w:r>
          </w:p>
        </w:tc>
        <w:tc>
          <w:tcPr>
            <w:tcW w:w="1080" w:type="dxa"/>
            <w:tcBorders>
              <w:top w:val="single" w:sz="4" w:space="0" w:color="auto"/>
              <w:bottom w:val="single" w:sz="4" w:space="0" w:color="auto"/>
            </w:tcBorders>
            <w:shd w:val="clear" w:color="auto" w:fill="E7E6E6" w:themeFill="background2"/>
          </w:tcPr>
          <w:p w14:paraId="6715105B" w14:textId="77777777" w:rsidR="00E53F94" w:rsidRPr="005F41AF" w:rsidRDefault="00E53F94" w:rsidP="007C3752">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2E215E5B" w14:textId="77777777" w:rsidR="00E53F94" w:rsidRPr="005F41AF" w:rsidRDefault="00E53F94" w:rsidP="007C3752">
            <w:pPr>
              <w:jc w:val="center"/>
              <w:rPr>
                <w:b/>
                <w:bCs/>
                <w:sz w:val="20"/>
                <w:szCs w:val="20"/>
              </w:rPr>
            </w:pPr>
            <w:proofErr w:type="spellStart"/>
            <w:r w:rsidRPr="005F41AF">
              <w:rPr>
                <w:b/>
                <w:bCs/>
                <w:sz w:val="20"/>
                <w:szCs w:val="20"/>
              </w:rPr>
              <w:t>s.e</w:t>
            </w:r>
            <w:proofErr w:type="spellEnd"/>
          </w:p>
        </w:tc>
        <w:tc>
          <w:tcPr>
            <w:tcW w:w="1223" w:type="dxa"/>
            <w:tcBorders>
              <w:top w:val="single" w:sz="4" w:space="0" w:color="auto"/>
              <w:bottom w:val="single" w:sz="4" w:space="0" w:color="auto"/>
            </w:tcBorders>
            <w:shd w:val="clear" w:color="auto" w:fill="E7E6E6" w:themeFill="background2"/>
          </w:tcPr>
          <w:p w14:paraId="6C86A84E" w14:textId="3DC653D5" w:rsidR="00E53F94" w:rsidRPr="005F41AF" w:rsidRDefault="00E53F94" w:rsidP="007C3752">
            <w:pPr>
              <w:jc w:val="center"/>
              <w:rPr>
                <w:b/>
                <w:bCs/>
                <w:sz w:val="20"/>
                <w:szCs w:val="20"/>
              </w:rPr>
            </w:pPr>
            <w:r>
              <w:rPr>
                <w:b/>
                <w:bCs/>
                <w:sz w:val="20"/>
                <w:szCs w:val="20"/>
              </w:rPr>
              <w:t>LRT p-value</w:t>
            </w:r>
          </w:p>
        </w:tc>
        <w:tc>
          <w:tcPr>
            <w:tcW w:w="1223" w:type="dxa"/>
            <w:tcBorders>
              <w:top w:val="single" w:sz="4" w:space="0" w:color="auto"/>
              <w:bottom w:val="single" w:sz="4" w:space="0" w:color="auto"/>
            </w:tcBorders>
            <w:shd w:val="clear" w:color="auto" w:fill="E7E6E6" w:themeFill="background2"/>
          </w:tcPr>
          <w:p w14:paraId="6AEE6B56" w14:textId="376D05DC" w:rsidR="00E53F94" w:rsidRPr="005F41AF" w:rsidRDefault="00E53F94" w:rsidP="007C3752">
            <w:pPr>
              <w:jc w:val="center"/>
              <w:rPr>
                <w:b/>
                <w:bCs/>
                <w:sz w:val="20"/>
                <w:szCs w:val="20"/>
              </w:rPr>
            </w:pPr>
            <w:r w:rsidRPr="005F41AF">
              <w:rPr>
                <w:b/>
                <w:bCs/>
                <w:sz w:val="20"/>
                <w:szCs w:val="20"/>
              </w:rPr>
              <w:t>Wald</w:t>
            </w:r>
          </w:p>
          <w:p w14:paraId="5798A572" w14:textId="77777777" w:rsidR="00E53F94" w:rsidRPr="005F41AF" w:rsidRDefault="00E53F94" w:rsidP="007C3752">
            <w:pPr>
              <w:jc w:val="center"/>
              <w:rPr>
                <w:b/>
                <w:bCs/>
                <w:sz w:val="20"/>
                <w:szCs w:val="20"/>
              </w:rPr>
            </w:pPr>
            <w:r w:rsidRPr="005F41AF">
              <w:rPr>
                <w:b/>
                <w:bCs/>
                <w:sz w:val="20"/>
                <w:szCs w:val="20"/>
              </w:rPr>
              <w:t>p-value</w:t>
            </w:r>
          </w:p>
        </w:tc>
      </w:tr>
      <w:tr w:rsidR="00CE59FA" w:rsidRPr="005F41AF" w14:paraId="331335B8" w14:textId="77777777" w:rsidTr="00CE59FA">
        <w:trPr>
          <w:trHeight w:val="288"/>
          <w:jc w:val="center"/>
        </w:trPr>
        <w:tc>
          <w:tcPr>
            <w:tcW w:w="3325" w:type="dxa"/>
            <w:tcBorders>
              <w:top w:val="single" w:sz="4" w:space="0" w:color="auto"/>
            </w:tcBorders>
            <w:vAlign w:val="bottom"/>
          </w:tcPr>
          <w:p w14:paraId="7CEF4EB1" w14:textId="1083787D" w:rsidR="00CE59FA" w:rsidRPr="00CE59FA" w:rsidRDefault="00CE59FA" w:rsidP="00CE59FA">
            <w:pPr>
              <w:jc w:val="center"/>
              <w:rPr>
                <w:sz w:val="20"/>
                <w:szCs w:val="20"/>
              </w:rPr>
            </w:pPr>
            <w:r w:rsidRPr="00CE59FA">
              <w:rPr>
                <w:rFonts w:ascii="Calibri" w:hAnsi="Calibri" w:cs="Calibri"/>
                <w:color w:val="000000"/>
                <w:sz w:val="20"/>
                <w:szCs w:val="20"/>
              </w:rPr>
              <w:t>(Intercept)</w:t>
            </w:r>
          </w:p>
        </w:tc>
        <w:tc>
          <w:tcPr>
            <w:tcW w:w="1080" w:type="dxa"/>
            <w:tcBorders>
              <w:top w:val="single" w:sz="4" w:space="0" w:color="auto"/>
            </w:tcBorders>
            <w:vAlign w:val="bottom"/>
          </w:tcPr>
          <w:p w14:paraId="03AAD95C" w14:textId="2F1DDFDF" w:rsidR="00CE59FA" w:rsidRPr="00CE59FA" w:rsidRDefault="00CE59FA" w:rsidP="00CE59FA">
            <w:pPr>
              <w:jc w:val="center"/>
              <w:rPr>
                <w:color w:val="000000"/>
                <w:sz w:val="20"/>
                <w:szCs w:val="20"/>
              </w:rPr>
            </w:pPr>
            <w:r w:rsidRPr="00CE59FA">
              <w:rPr>
                <w:rFonts w:ascii="Calibri" w:hAnsi="Calibri" w:cs="Calibri"/>
                <w:color w:val="000000"/>
                <w:sz w:val="20"/>
                <w:szCs w:val="20"/>
              </w:rPr>
              <w:t>-6.96</w:t>
            </w:r>
          </w:p>
        </w:tc>
        <w:tc>
          <w:tcPr>
            <w:tcW w:w="1080" w:type="dxa"/>
            <w:tcBorders>
              <w:top w:val="single" w:sz="4" w:space="0" w:color="auto"/>
            </w:tcBorders>
            <w:vAlign w:val="bottom"/>
          </w:tcPr>
          <w:p w14:paraId="4C61580B" w14:textId="42F80CBA" w:rsidR="00CE59FA" w:rsidRPr="00CE59FA" w:rsidRDefault="00CE59FA" w:rsidP="00CE59FA">
            <w:pPr>
              <w:jc w:val="center"/>
              <w:rPr>
                <w:color w:val="000000"/>
                <w:sz w:val="20"/>
                <w:szCs w:val="20"/>
              </w:rPr>
            </w:pPr>
            <w:r w:rsidRPr="00CE59FA">
              <w:rPr>
                <w:rFonts w:ascii="Calibri" w:hAnsi="Calibri" w:cs="Calibri"/>
                <w:color w:val="000000"/>
                <w:sz w:val="20"/>
                <w:szCs w:val="20"/>
              </w:rPr>
              <w:t>0.57</w:t>
            </w:r>
          </w:p>
        </w:tc>
        <w:tc>
          <w:tcPr>
            <w:tcW w:w="1223" w:type="dxa"/>
            <w:tcBorders>
              <w:top w:val="single" w:sz="4" w:space="0" w:color="auto"/>
            </w:tcBorders>
            <w:vAlign w:val="bottom"/>
          </w:tcPr>
          <w:p w14:paraId="108BEAE4" w14:textId="7C4BC955" w:rsidR="00CE59FA" w:rsidRPr="00CE59FA" w:rsidRDefault="00CE59FA" w:rsidP="00CE59FA">
            <w:pPr>
              <w:jc w:val="center"/>
              <w:rPr>
                <w:rFonts w:ascii="Calibri" w:hAnsi="Calibri" w:cs="Calibri"/>
                <w:color w:val="000000"/>
                <w:sz w:val="20"/>
                <w:szCs w:val="20"/>
              </w:rPr>
            </w:pPr>
          </w:p>
        </w:tc>
        <w:tc>
          <w:tcPr>
            <w:tcW w:w="1223" w:type="dxa"/>
            <w:tcBorders>
              <w:top w:val="single" w:sz="4" w:space="0" w:color="auto"/>
            </w:tcBorders>
            <w:vAlign w:val="bottom"/>
          </w:tcPr>
          <w:p w14:paraId="12DC937F" w14:textId="2669E983" w:rsidR="00CE59FA" w:rsidRPr="00CE59FA" w:rsidRDefault="00CE59FA" w:rsidP="00CE59FA">
            <w:pPr>
              <w:jc w:val="center"/>
              <w:rPr>
                <w:sz w:val="20"/>
                <w:szCs w:val="20"/>
              </w:rPr>
            </w:pPr>
            <w:r w:rsidRPr="00CE59FA">
              <w:rPr>
                <w:rFonts w:ascii="Calibri" w:hAnsi="Calibri" w:cs="Calibri"/>
                <w:color w:val="000000"/>
                <w:sz w:val="20"/>
                <w:szCs w:val="20"/>
              </w:rPr>
              <w:t>2.00E-16</w:t>
            </w:r>
          </w:p>
        </w:tc>
      </w:tr>
      <w:tr w:rsidR="00CE59FA" w:rsidRPr="005F41AF" w14:paraId="28B425A0" w14:textId="77777777" w:rsidTr="00CE59FA">
        <w:trPr>
          <w:trHeight w:val="288"/>
          <w:jc w:val="center"/>
        </w:trPr>
        <w:tc>
          <w:tcPr>
            <w:tcW w:w="3325" w:type="dxa"/>
            <w:vAlign w:val="bottom"/>
          </w:tcPr>
          <w:p w14:paraId="72F69F52" w14:textId="77777777" w:rsidR="00CE59FA" w:rsidRPr="00CE59FA" w:rsidRDefault="00CE59FA" w:rsidP="00CE59FA">
            <w:pPr>
              <w:jc w:val="center"/>
              <w:rPr>
                <w:rFonts w:ascii="Calibri" w:hAnsi="Calibri" w:cs="Calibri"/>
                <w:color w:val="000000"/>
                <w:sz w:val="20"/>
                <w:szCs w:val="20"/>
              </w:rPr>
            </w:pPr>
          </w:p>
        </w:tc>
        <w:tc>
          <w:tcPr>
            <w:tcW w:w="1080" w:type="dxa"/>
            <w:vAlign w:val="bottom"/>
          </w:tcPr>
          <w:p w14:paraId="7A4AFED4" w14:textId="77777777" w:rsidR="00CE59FA" w:rsidRPr="00CE59FA" w:rsidRDefault="00CE59FA" w:rsidP="00CE59FA">
            <w:pPr>
              <w:jc w:val="center"/>
              <w:rPr>
                <w:rFonts w:ascii="Calibri" w:hAnsi="Calibri" w:cs="Calibri"/>
                <w:color w:val="000000"/>
                <w:sz w:val="20"/>
                <w:szCs w:val="20"/>
              </w:rPr>
            </w:pPr>
          </w:p>
        </w:tc>
        <w:tc>
          <w:tcPr>
            <w:tcW w:w="1080" w:type="dxa"/>
            <w:vAlign w:val="bottom"/>
          </w:tcPr>
          <w:p w14:paraId="2A1EF68A" w14:textId="77777777" w:rsidR="00CE59FA" w:rsidRPr="00CE59FA" w:rsidRDefault="00CE59FA" w:rsidP="00CE59FA">
            <w:pPr>
              <w:jc w:val="center"/>
              <w:rPr>
                <w:rFonts w:ascii="Calibri" w:hAnsi="Calibri" w:cs="Calibri"/>
                <w:color w:val="000000"/>
                <w:sz w:val="20"/>
                <w:szCs w:val="20"/>
              </w:rPr>
            </w:pPr>
          </w:p>
        </w:tc>
        <w:tc>
          <w:tcPr>
            <w:tcW w:w="1223" w:type="dxa"/>
            <w:vAlign w:val="bottom"/>
          </w:tcPr>
          <w:p w14:paraId="00E4D8CA" w14:textId="77777777" w:rsidR="00CE59FA" w:rsidRPr="00CE59FA" w:rsidRDefault="00CE59FA" w:rsidP="00CE59FA">
            <w:pPr>
              <w:jc w:val="center"/>
              <w:rPr>
                <w:rFonts w:ascii="Calibri" w:hAnsi="Calibri" w:cs="Calibri"/>
                <w:color w:val="000000"/>
                <w:sz w:val="20"/>
                <w:szCs w:val="20"/>
              </w:rPr>
            </w:pPr>
          </w:p>
        </w:tc>
        <w:tc>
          <w:tcPr>
            <w:tcW w:w="1223" w:type="dxa"/>
            <w:vAlign w:val="bottom"/>
          </w:tcPr>
          <w:p w14:paraId="665D69E3" w14:textId="77777777" w:rsidR="00CE59FA" w:rsidRPr="00CE59FA" w:rsidRDefault="00CE59FA" w:rsidP="00CE59FA">
            <w:pPr>
              <w:jc w:val="center"/>
              <w:rPr>
                <w:rFonts w:ascii="Calibri" w:hAnsi="Calibri" w:cs="Calibri"/>
                <w:color w:val="000000"/>
                <w:sz w:val="20"/>
                <w:szCs w:val="20"/>
              </w:rPr>
            </w:pPr>
          </w:p>
        </w:tc>
      </w:tr>
      <w:tr w:rsidR="00CE59FA" w:rsidRPr="005F41AF" w14:paraId="3B146FDB" w14:textId="77777777" w:rsidTr="008668FD">
        <w:trPr>
          <w:trHeight w:val="288"/>
          <w:jc w:val="center"/>
        </w:trPr>
        <w:tc>
          <w:tcPr>
            <w:tcW w:w="3325" w:type="dxa"/>
            <w:vAlign w:val="bottom"/>
          </w:tcPr>
          <w:p w14:paraId="5CE48557" w14:textId="1427F7BA"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generation</w:t>
            </w:r>
            <w:r w:rsidR="004A51A0">
              <w:rPr>
                <w:rFonts w:ascii="Calibri" w:hAnsi="Calibri" w:cs="Calibri"/>
                <w:color w:val="000000"/>
                <w:sz w:val="20"/>
                <w:szCs w:val="20"/>
              </w:rPr>
              <w:t>[</w:t>
            </w:r>
            <w:r w:rsidRPr="00CE59FA">
              <w:rPr>
                <w:rFonts w:ascii="Calibri" w:hAnsi="Calibri" w:cs="Calibri"/>
                <w:color w:val="000000"/>
                <w:sz w:val="20"/>
                <w:szCs w:val="20"/>
              </w:rPr>
              <w:t>F1</w:t>
            </w:r>
            <w:r w:rsidR="004A51A0">
              <w:rPr>
                <w:rFonts w:ascii="Calibri" w:hAnsi="Calibri" w:cs="Calibri"/>
                <w:color w:val="000000"/>
                <w:sz w:val="20"/>
                <w:szCs w:val="20"/>
              </w:rPr>
              <w:t>]</w:t>
            </w:r>
          </w:p>
        </w:tc>
        <w:tc>
          <w:tcPr>
            <w:tcW w:w="1080" w:type="dxa"/>
            <w:vAlign w:val="bottom"/>
          </w:tcPr>
          <w:p w14:paraId="45DC4574" w14:textId="59981038"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0.51</w:t>
            </w:r>
          </w:p>
        </w:tc>
        <w:tc>
          <w:tcPr>
            <w:tcW w:w="1080" w:type="dxa"/>
            <w:vAlign w:val="bottom"/>
          </w:tcPr>
          <w:p w14:paraId="2E614DBB" w14:textId="2675E443"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0.12</w:t>
            </w:r>
          </w:p>
        </w:tc>
        <w:tc>
          <w:tcPr>
            <w:tcW w:w="1223" w:type="dxa"/>
            <w:vAlign w:val="bottom"/>
          </w:tcPr>
          <w:p w14:paraId="5219E634" w14:textId="4711C248" w:rsidR="00CE59FA" w:rsidRPr="0007164E" w:rsidRDefault="0007164E" w:rsidP="00CE59FA">
            <w:pPr>
              <w:jc w:val="center"/>
              <w:rPr>
                <w:rFonts w:ascii="Calibri" w:hAnsi="Calibri" w:cs="Calibri"/>
                <w:b/>
                <w:bCs/>
                <w:color w:val="000000"/>
                <w:sz w:val="20"/>
                <w:szCs w:val="20"/>
              </w:rPr>
            </w:pPr>
            <w:r w:rsidRPr="0007164E">
              <w:rPr>
                <w:rFonts w:ascii="Calibri" w:hAnsi="Calibri" w:cs="Calibri"/>
                <w:b/>
                <w:bCs/>
                <w:color w:val="000000"/>
                <w:sz w:val="20"/>
                <w:szCs w:val="20"/>
              </w:rPr>
              <w:t>1.36E-06</w:t>
            </w:r>
          </w:p>
        </w:tc>
        <w:tc>
          <w:tcPr>
            <w:tcW w:w="1223" w:type="dxa"/>
            <w:vAlign w:val="bottom"/>
          </w:tcPr>
          <w:p w14:paraId="65EFC98F" w14:textId="71F60565"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1.70E-05</w:t>
            </w:r>
          </w:p>
        </w:tc>
      </w:tr>
      <w:tr w:rsidR="00CE59FA" w:rsidRPr="005F41AF" w14:paraId="24813D58" w14:textId="77777777" w:rsidTr="008668FD">
        <w:trPr>
          <w:trHeight w:val="288"/>
          <w:jc w:val="center"/>
        </w:trPr>
        <w:tc>
          <w:tcPr>
            <w:tcW w:w="3325" w:type="dxa"/>
            <w:vAlign w:val="bottom"/>
          </w:tcPr>
          <w:p w14:paraId="0300B1BC" w14:textId="1E5C7CE2" w:rsidR="00CE59FA" w:rsidRPr="00CE59FA" w:rsidRDefault="00CE59FA" w:rsidP="00CE59FA">
            <w:pPr>
              <w:jc w:val="center"/>
              <w:rPr>
                <w:sz w:val="20"/>
                <w:szCs w:val="20"/>
              </w:rPr>
            </w:pPr>
            <w:r w:rsidRPr="00CE59FA">
              <w:rPr>
                <w:rFonts w:ascii="Calibri" w:hAnsi="Calibri" w:cs="Calibri"/>
                <w:color w:val="000000"/>
                <w:sz w:val="20"/>
                <w:szCs w:val="20"/>
              </w:rPr>
              <w:t>generation</w:t>
            </w:r>
            <w:r w:rsidR="004A51A0">
              <w:rPr>
                <w:rFonts w:ascii="Calibri" w:hAnsi="Calibri" w:cs="Calibri"/>
                <w:color w:val="000000"/>
                <w:sz w:val="20"/>
                <w:szCs w:val="20"/>
              </w:rPr>
              <w:t>[</w:t>
            </w:r>
            <w:proofErr w:type="spellStart"/>
            <w:r w:rsidRPr="00CE59FA">
              <w:rPr>
                <w:rFonts w:ascii="Calibri" w:hAnsi="Calibri" w:cs="Calibri"/>
                <w:color w:val="000000"/>
                <w:sz w:val="20"/>
                <w:szCs w:val="20"/>
              </w:rPr>
              <w:t>NORimmigrant</w:t>
            </w:r>
            <w:proofErr w:type="spellEnd"/>
            <w:r w:rsidR="004A51A0">
              <w:rPr>
                <w:rFonts w:ascii="Calibri" w:hAnsi="Calibri" w:cs="Calibri"/>
                <w:color w:val="000000"/>
                <w:sz w:val="20"/>
                <w:szCs w:val="20"/>
              </w:rPr>
              <w:t>]</w:t>
            </w:r>
          </w:p>
        </w:tc>
        <w:tc>
          <w:tcPr>
            <w:tcW w:w="1080" w:type="dxa"/>
            <w:vAlign w:val="bottom"/>
          </w:tcPr>
          <w:p w14:paraId="4CAF1D43" w14:textId="7026B545" w:rsidR="00CE59FA" w:rsidRPr="00CE59FA" w:rsidRDefault="00CE59FA" w:rsidP="00CE59FA">
            <w:pPr>
              <w:jc w:val="center"/>
              <w:rPr>
                <w:color w:val="000000"/>
                <w:sz w:val="20"/>
                <w:szCs w:val="20"/>
              </w:rPr>
            </w:pPr>
            <w:r w:rsidRPr="00CE59FA">
              <w:rPr>
                <w:rFonts w:ascii="Calibri" w:hAnsi="Calibri" w:cs="Calibri"/>
                <w:color w:val="000000"/>
                <w:sz w:val="20"/>
                <w:szCs w:val="20"/>
              </w:rPr>
              <w:t>0.63</w:t>
            </w:r>
          </w:p>
        </w:tc>
        <w:tc>
          <w:tcPr>
            <w:tcW w:w="1080" w:type="dxa"/>
            <w:vAlign w:val="bottom"/>
          </w:tcPr>
          <w:p w14:paraId="7502745F" w14:textId="12B82C79" w:rsidR="00CE59FA" w:rsidRPr="00CE59FA" w:rsidRDefault="00CE59FA" w:rsidP="00CE59FA">
            <w:pPr>
              <w:jc w:val="center"/>
              <w:rPr>
                <w:color w:val="000000"/>
                <w:sz w:val="20"/>
                <w:szCs w:val="20"/>
              </w:rPr>
            </w:pPr>
            <w:r w:rsidRPr="00CE59FA">
              <w:rPr>
                <w:rFonts w:ascii="Calibri" w:hAnsi="Calibri" w:cs="Calibri"/>
                <w:color w:val="000000"/>
                <w:sz w:val="20"/>
                <w:szCs w:val="20"/>
              </w:rPr>
              <w:t>0.15</w:t>
            </w:r>
          </w:p>
        </w:tc>
        <w:tc>
          <w:tcPr>
            <w:tcW w:w="1223" w:type="dxa"/>
            <w:vAlign w:val="bottom"/>
          </w:tcPr>
          <w:p w14:paraId="3085E8B8" w14:textId="51E45E25" w:rsidR="00CE59FA" w:rsidRPr="00CE59FA" w:rsidRDefault="00CE59FA" w:rsidP="00CE59FA">
            <w:pPr>
              <w:jc w:val="center"/>
              <w:rPr>
                <w:rFonts w:ascii="Calibri" w:hAnsi="Calibri" w:cs="Calibri"/>
                <w:b/>
                <w:bCs/>
                <w:color w:val="000000"/>
                <w:sz w:val="20"/>
                <w:szCs w:val="20"/>
              </w:rPr>
            </w:pPr>
          </w:p>
        </w:tc>
        <w:tc>
          <w:tcPr>
            <w:tcW w:w="1223" w:type="dxa"/>
            <w:vAlign w:val="bottom"/>
          </w:tcPr>
          <w:p w14:paraId="388369DE" w14:textId="393DFF16" w:rsidR="00CE59FA" w:rsidRPr="00CE59FA" w:rsidRDefault="00CE59FA" w:rsidP="00CE59FA">
            <w:pPr>
              <w:jc w:val="center"/>
              <w:rPr>
                <w:b/>
                <w:bCs/>
                <w:color w:val="000000"/>
                <w:sz w:val="20"/>
                <w:szCs w:val="20"/>
              </w:rPr>
            </w:pPr>
            <w:r w:rsidRPr="00CE59FA">
              <w:rPr>
                <w:rFonts w:ascii="Calibri" w:hAnsi="Calibri" w:cs="Calibri"/>
                <w:color w:val="000000"/>
                <w:sz w:val="20"/>
                <w:szCs w:val="20"/>
              </w:rPr>
              <w:t>3.14E-05</w:t>
            </w:r>
          </w:p>
        </w:tc>
      </w:tr>
      <w:tr w:rsidR="00CE59FA" w:rsidRPr="005F41AF" w14:paraId="7E6614EE" w14:textId="77777777" w:rsidTr="008668FD">
        <w:trPr>
          <w:trHeight w:val="288"/>
          <w:jc w:val="center"/>
        </w:trPr>
        <w:tc>
          <w:tcPr>
            <w:tcW w:w="3325" w:type="dxa"/>
            <w:vAlign w:val="bottom"/>
          </w:tcPr>
          <w:p w14:paraId="2E23C821" w14:textId="77777777" w:rsidR="00CE59FA" w:rsidRPr="00CE59FA" w:rsidRDefault="00CE59FA" w:rsidP="00CE59FA">
            <w:pPr>
              <w:jc w:val="center"/>
              <w:rPr>
                <w:rFonts w:ascii="Calibri" w:hAnsi="Calibri" w:cs="Calibri"/>
                <w:color w:val="000000"/>
                <w:sz w:val="20"/>
                <w:szCs w:val="20"/>
              </w:rPr>
            </w:pPr>
          </w:p>
        </w:tc>
        <w:tc>
          <w:tcPr>
            <w:tcW w:w="1080" w:type="dxa"/>
            <w:vAlign w:val="bottom"/>
          </w:tcPr>
          <w:p w14:paraId="2DC1552F" w14:textId="77777777" w:rsidR="00CE59FA" w:rsidRPr="00CE59FA" w:rsidRDefault="00CE59FA" w:rsidP="00CE59FA">
            <w:pPr>
              <w:jc w:val="center"/>
              <w:rPr>
                <w:rFonts w:ascii="Calibri" w:hAnsi="Calibri" w:cs="Calibri"/>
                <w:color w:val="000000"/>
                <w:sz w:val="20"/>
                <w:szCs w:val="20"/>
              </w:rPr>
            </w:pPr>
          </w:p>
        </w:tc>
        <w:tc>
          <w:tcPr>
            <w:tcW w:w="1080" w:type="dxa"/>
            <w:vAlign w:val="bottom"/>
          </w:tcPr>
          <w:p w14:paraId="6CEDB294" w14:textId="77777777" w:rsidR="00CE59FA" w:rsidRPr="00CE59FA" w:rsidRDefault="00CE59FA" w:rsidP="00CE59FA">
            <w:pPr>
              <w:jc w:val="center"/>
              <w:rPr>
                <w:rFonts w:ascii="Calibri" w:hAnsi="Calibri" w:cs="Calibri"/>
                <w:color w:val="000000"/>
                <w:sz w:val="20"/>
                <w:szCs w:val="20"/>
              </w:rPr>
            </w:pPr>
          </w:p>
        </w:tc>
        <w:tc>
          <w:tcPr>
            <w:tcW w:w="1223" w:type="dxa"/>
            <w:vAlign w:val="bottom"/>
          </w:tcPr>
          <w:p w14:paraId="75E8D50B" w14:textId="77777777" w:rsidR="00CE59FA" w:rsidRPr="00CE59FA" w:rsidRDefault="00CE59FA" w:rsidP="00CE59FA">
            <w:pPr>
              <w:jc w:val="center"/>
              <w:rPr>
                <w:rFonts w:ascii="Calibri" w:hAnsi="Calibri" w:cs="Calibri"/>
                <w:color w:val="000000"/>
                <w:sz w:val="20"/>
                <w:szCs w:val="20"/>
              </w:rPr>
            </w:pPr>
          </w:p>
        </w:tc>
        <w:tc>
          <w:tcPr>
            <w:tcW w:w="1223" w:type="dxa"/>
            <w:vAlign w:val="bottom"/>
          </w:tcPr>
          <w:p w14:paraId="0041FBD0" w14:textId="77777777" w:rsidR="00CE59FA" w:rsidRPr="00CE59FA" w:rsidRDefault="00CE59FA" w:rsidP="00CE59FA">
            <w:pPr>
              <w:jc w:val="center"/>
              <w:rPr>
                <w:rFonts w:ascii="Calibri" w:hAnsi="Calibri" w:cs="Calibri"/>
                <w:color w:val="000000"/>
                <w:sz w:val="20"/>
                <w:szCs w:val="20"/>
              </w:rPr>
            </w:pPr>
          </w:p>
        </w:tc>
      </w:tr>
      <w:tr w:rsidR="00CE59FA" w:rsidRPr="005F41AF" w14:paraId="029682A9" w14:textId="77777777" w:rsidTr="008668FD">
        <w:trPr>
          <w:trHeight w:val="288"/>
          <w:jc w:val="center"/>
        </w:trPr>
        <w:tc>
          <w:tcPr>
            <w:tcW w:w="3325" w:type="dxa"/>
            <w:vAlign w:val="bottom"/>
          </w:tcPr>
          <w:p w14:paraId="0D1B2EB1" w14:textId="2F28CE5E" w:rsidR="00CE59FA" w:rsidRPr="00CE59FA" w:rsidRDefault="00CE59FA" w:rsidP="00CE59FA">
            <w:pPr>
              <w:jc w:val="center"/>
              <w:rPr>
                <w:sz w:val="20"/>
                <w:szCs w:val="20"/>
              </w:rPr>
            </w:pPr>
            <w:r w:rsidRPr="00CE59FA">
              <w:rPr>
                <w:rFonts w:ascii="Calibri" w:hAnsi="Calibri" w:cs="Calibri"/>
                <w:color w:val="000000"/>
                <w:sz w:val="20"/>
                <w:szCs w:val="20"/>
              </w:rPr>
              <w:t>length</w:t>
            </w:r>
            <w:r w:rsidR="004A51A0">
              <w:rPr>
                <w:rFonts w:ascii="Calibri" w:hAnsi="Calibri" w:cs="Calibri"/>
                <w:color w:val="000000"/>
                <w:sz w:val="20"/>
                <w:szCs w:val="20"/>
              </w:rPr>
              <w:t>[cm]</w:t>
            </w:r>
          </w:p>
        </w:tc>
        <w:tc>
          <w:tcPr>
            <w:tcW w:w="1080" w:type="dxa"/>
            <w:vAlign w:val="bottom"/>
          </w:tcPr>
          <w:p w14:paraId="66DAE7FB" w14:textId="248B17CC" w:rsidR="00CE59FA" w:rsidRPr="00CE59FA" w:rsidRDefault="00CE59FA" w:rsidP="00CE59FA">
            <w:pPr>
              <w:jc w:val="center"/>
              <w:rPr>
                <w:color w:val="000000"/>
                <w:sz w:val="20"/>
                <w:szCs w:val="20"/>
              </w:rPr>
            </w:pPr>
            <w:r w:rsidRPr="00CE59FA">
              <w:rPr>
                <w:rFonts w:ascii="Calibri" w:hAnsi="Calibri" w:cs="Calibri"/>
                <w:color w:val="000000"/>
                <w:sz w:val="20"/>
                <w:szCs w:val="20"/>
              </w:rPr>
              <w:t>0.07</w:t>
            </w:r>
          </w:p>
        </w:tc>
        <w:tc>
          <w:tcPr>
            <w:tcW w:w="1080" w:type="dxa"/>
            <w:vAlign w:val="bottom"/>
          </w:tcPr>
          <w:p w14:paraId="77028469" w14:textId="75DB2C04" w:rsidR="00CE59FA" w:rsidRPr="00CE59FA" w:rsidRDefault="00CE59FA" w:rsidP="00CE59FA">
            <w:pPr>
              <w:jc w:val="center"/>
              <w:rPr>
                <w:color w:val="000000"/>
                <w:sz w:val="20"/>
                <w:szCs w:val="20"/>
              </w:rPr>
            </w:pPr>
            <w:r w:rsidRPr="00CE59FA">
              <w:rPr>
                <w:rFonts w:ascii="Calibri" w:hAnsi="Calibri" w:cs="Calibri"/>
                <w:color w:val="000000"/>
                <w:sz w:val="20"/>
                <w:szCs w:val="20"/>
              </w:rPr>
              <w:t>0.01</w:t>
            </w:r>
          </w:p>
        </w:tc>
        <w:tc>
          <w:tcPr>
            <w:tcW w:w="1223" w:type="dxa"/>
            <w:vAlign w:val="bottom"/>
          </w:tcPr>
          <w:p w14:paraId="05B1161B" w14:textId="20989E14" w:rsidR="00CE59FA" w:rsidRPr="0007164E" w:rsidRDefault="0007164E" w:rsidP="00CE59FA">
            <w:pPr>
              <w:jc w:val="center"/>
              <w:rPr>
                <w:rFonts w:ascii="Calibri" w:hAnsi="Calibri" w:cs="Calibri"/>
                <w:b/>
                <w:bCs/>
                <w:color w:val="000000"/>
                <w:sz w:val="20"/>
                <w:szCs w:val="20"/>
              </w:rPr>
            </w:pPr>
            <w:r w:rsidRPr="0007164E">
              <w:rPr>
                <w:rFonts w:ascii="Calibri" w:hAnsi="Calibri" w:cs="Calibri"/>
                <w:b/>
                <w:bCs/>
                <w:color w:val="000000"/>
                <w:sz w:val="20"/>
                <w:szCs w:val="20"/>
              </w:rPr>
              <w:t>&lt; 2.2</w:t>
            </w:r>
            <w:r>
              <w:rPr>
                <w:rFonts w:ascii="Calibri" w:hAnsi="Calibri" w:cs="Calibri"/>
                <w:b/>
                <w:bCs/>
                <w:color w:val="000000"/>
                <w:sz w:val="20"/>
                <w:szCs w:val="20"/>
              </w:rPr>
              <w:t>0E</w:t>
            </w:r>
            <w:r w:rsidRPr="0007164E">
              <w:rPr>
                <w:rFonts w:ascii="Calibri" w:hAnsi="Calibri" w:cs="Calibri"/>
                <w:b/>
                <w:bCs/>
                <w:color w:val="000000"/>
                <w:sz w:val="20"/>
                <w:szCs w:val="20"/>
              </w:rPr>
              <w:t>-16</w:t>
            </w:r>
          </w:p>
        </w:tc>
        <w:tc>
          <w:tcPr>
            <w:tcW w:w="1223" w:type="dxa"/>
            <w:vAlign w:val="bottom"/>
          </w:tcPr>
          <w:p w14:paraId="01CBCD7A" w14:textId="38B3EA21" w:rsidR="00CE59FA" w:rsidRPr="00CE59FA" w:rsidRDefault="00CE59FA" w:rsidP="00CE59FA">
            <w:pPr>
              <w:jc w:val="center"/>
              <w:rPr>
                <w:b/>
                <w:bCs/>
                <w:color w:val="000000"/>
                <w:sz w:val="20"/>
                <w:szCs w:val="20"/>
              </w:rPr>
            </w:pPr>
            <w:r w:rsidRPr="00CE59FA">
              <w:rPr>
                <w:rFonts w:ascii="Calibri" w:hAnsi="Calibri" w:cs="Calibri"/>
                <w:color w:val="000000"/>
                <w:sz w:val="20"/>
                <w:szCs w:val="20"/>
              </w:rPr>
              <w:t>2.00E-16</w:t>
            </w:r>
          </w:p>
        </w:tc>
      </w:tr>
      <w:tr w:rsidR="00CE59FA" w:rsidRPr="005F41AF" w14:paraId="79D28D43" w14:textId="77777777" w:rsidTr="008668FD">
        <w:trPr>
          <w:trHeight w:val="288"/>
          <w:jc w:val="center"/>
        </w:trPr>
        <w:tc>
          <w:tcPr>
            <w:tcW w:w="3325" w:type="dxa"/>
            <w:vAlign w:val="bottom"/>
          </w:tcPr>
          <w:p w14:paraId="667B1C47" w14:textId="77777777" w:rsidR="00CE59FA" w:rsidRPr="00CE59FA" w:rsidRDefault="00CE59FA" w:rsidP="00CE59FA">
            <w:pPr>
              <w:jc w:val="center"/>
              <w:rPr>
                <w:rFonts w:ascii="Calibri" w:hAnsi="Calibri" w:cs="Calibri"/>
                <w:color w:val="000000"/>
                <w:sz w:val="20"/>
                <w:szCs w:val="20"/>
              </w:rPr>
            </w:pPr>
          </w:p>
        </w:tc>
        <w:tc>
          <w:tcPr>
            <w:tcW w:w="1080" w:type="dxa"/>
            <w:vAlign w:val="bottom"/>
          </w:tcPr>
          <w:p w14:paraId="1BF8BD31" w14:textId="77777777" w:rsidR="00CE59FA" w:rsidRPr="00CE59FA" w:rsidRDefault="00CE59FA" w:rsidP="00CE59FA">
            <w:pPr>
              <w:jc w:val="center"/>
              <w:rPr>
                <w:rFonts w:ascii="Calibri" w:hAnsi="Calibri" w:cs="Calibri"/>
                <w:color w:val="000000"/>
                <w:sz w:val="20"/>
                <w:szCs w:val="20"/>
              </w:rPr>
            </w:pPr>
          </w:p>
        </w:tc>
        <w:tc>
          <w:tcPr>
            <w:tcW w:w="1080" w:type="dxa"/>
            <w:vAlign w:val="bottom"/>
          </w:tcPr>
          <w:p w14:paraId="307EBBC5" w14:textId="77777777" w:rsidR="00CE59FA" w:rsidRPr="00CE59FA" w:rsidRDefault="00CE59FA" w:rsidP="00CE59FA">
            <w:pPr>
              <w:jc w:val="center"/>
              <w:rPr>
                <w:rFonts w:ascii="Calibri" w:hAnsi="Calibri" w:cs="Calibri"/>
                <w:color w:val="000000"/>
                <w:sz w:val="20"/>
                <w:szCs w:val="20"/>
              </w:rPr>
            </w:pPr>
          </w:p>
        </w:tc>
        <w:tc>
          <w:tcPr>
            <w:tcW w:w="1223" w:type="dxa"/>
            <w:vAlign w:val="bottom"/>
          </w:tcPr>
          <w:p w14:paraId="08F64C89" w14:textId="77777777" w:rsidR="00CE59FA" w:rsidRPr="00CE59FA" w:rsidRDefault="00CE59FA" w:rsidP="00CE59FA">
            <w:pPr>
              <w:jc w:val="center"/>
              <w:rPr>
                <w:rFonts w:ascii="Calibri" w:hAnsi="Calibri" w:cs="Calibri"/>
                <w:color w:val="000000"/>
                <w:sz w:val="20"/>
                <w:szCs w:val="20"/>
              </w:rPr>
            </w:pPr>
          </w:p>
        </w:tc>
        <w:tc>
          <w:tcPr>
            <w:tcW w:w="1223" w:type="dxa"/>
            <w:vAlign w:val="bottom"/>
          </w:tcPr>
          <w:p w14:paraId="6BE2E0AF" w14:textId="77777777" w:rsidR="00CE59FA" w:rsidRPr="00CE59FA" w:rsidRDefault="00CE59FA" w:rsidP="00CE59FA">
            <w:pPr>
              <w:jc w:val="center"/>
              <w:rPr>
                <w:rFonts w:ascii="Calibri" w:hAnsi="Calibri" w:cs="Calibri"/>
                <w:color w:val="000000"/>
                <w:sz w:val="20"/>
                <w:szCs w:val="20"/>
              </w:rPr>
            </w:pPr>
          </w:p>
        </w:tc>
      </w:tr>
      <w:tr w:rsidR="00CE59FA" w:rsidRPr="005F41AF" w14:paraId="653EF686" w14:textId="77777777" w:rsidTr="008668FD">
        <w:trPr>
          <w:trHeight w:val="288"/>
          <w:jc w:val="center"/>
        </w:trPr>
        <w:tc>
          <w:tcPr>
            <w:tcW w:w="3325" w:type="dxa"/>
            <w:vAlign w:val="bottom"/>
          </w:tcPr>
          <w:p w14:paraId="631F4FDB" w14:textId="4C2531A0" w:rsidR="00CE59FA" w:rsidRPr="00CE59FA" w:rsidRDefault="00CE59FA" w:rsidP="00CE59FA">
            <w:pPr>
              <w:jc w:val="center"/>
              <w:rPr>
                <w:i/>
                <w:iCs/>
                <w:sz w:val="20"/>
                <w:szCs w:val="20"/>
              </w:rPr>
            </w:pPr>
            <w:r w:rsidRPr="00CE59FA">
              <w:rPr>
                <w:rFonts w:ascii="Calibri" w:hAnsi="Calibri" w:cs="Calibri"/>
                <w:color w:val="000000"/>
                <w:sz w:val="20"/>
                <w:szCs w:val="20"/>
              </w:rPr>
              <w:t>year</w:t>
            </w:r>
            <w:r w:rsidR="004A51A0">
              <w:rPr>
                <w:rFonts w:ascii="Calibri" w:hAnsi="Calibri" w:cs="Calibri"/>
                <w:color w:val="000000"/>
                <w:sz w:val="20"/>
                <w:szCs w:val="20"/>
              </w:rPr>
              <w:t>[</w:t>
            </w:r>
            <w:r w:rsidRPr="00CE59FA">
              <w:rPr>
                <w:rFonts w:ascii="Calibri" w:hAnsi="Calibri" w:cs="Calibri"/>
                <w:color w:val="000000"/>
                <w:sz w:val="20"/>
                <w:szCs w:val="20"/>
              </w:rPr>
              <w:t>2013</w:t>
            </w:r>
            <w:r w:rsidR="004A51A0">
              <w:rPr>
                <w:rFonts w:ascii="Calibri" w:hAnsi="Calibri" w:cs="Calibri"/>
                <w:color w:val="000000"/>
                <w:sz w:val="20"/>
                <w:szCs w:val="20"/>
              </w:rPr>
              <w:t>]</w:t>
            </w:r>
          </w:p>
        </w:tc>
        <w:tc>
          <w:tcPr>
            <w:tcW w:w="1080" w:type="dxa"/>
            <w:vAlign w:val="bottom"/>
          </w:tcPr>
          <w:p w14:paraId="434779D1" w14:textId="0FB4A8E9" w:rsidR="00CE59FA" w:rsidRPr="00CE59FA" w:rsidRDefault="00CE59FA" w:rsidP="00CE59FA">
            <w:pPr>
              <w:jc w:val="center"/>
              <w:rPr>
                <w:color w:val="000000"/>
                <w:sz w:val="20"/>
                <w:szCs w:val="20"/>
              </w:rPr>
            </w:pPr>
            <w:r w:rsidRPr="00CE59FA">
              <w:rPr>
                <w:rFonts w:ascii="Calibri" w:hAnsi="Calibri" w:cs="Calibri"/>
                <w:color w:val="000000"/>
                <w:sz w:val="20"/>
                <w:szCs w:val="20"/>
              </w:rPr>
              <w:t>0.69</w:t>
            </w:r>
          </w:p>
        </w:tc>
        <w:tc>
          <w:tcPr>
            <w:tcW w:w="1080" w:type="dxa"/>
            <w:vAlign w:val="bottom"/>
          </w:tcPr>
          <w:p w14:paraId="28192364" w14:textId="1D0D3E45" w:rsidR="00CE59FA" w:rsidRPr="00CE59FA" w:rsidRDefault="00CE59FA" w:rsidP="00CE59FA">
            <w:pPr>
              <w:jc w:val="center"/>
              <w:rPr>
                <w:color w:val="000000"/>
                <w:sz w:val="20"/>
                <w:szCs w:val="20"/>
              </w:rPr>
            </w:pPr>
            <w:r w:rsidRPr="00CE59FA">
              <w:rPr>
                <w:rFonts w:ascii="Calibri" w:hAnsi="Calibri" w:cs="Calibri"/>
                <w:color w:val="000000"/>
                <w:sz w:val="20"/>
                <w:szCs w:val="20"/>
              </w:rPr>
              <w:t>0.12</w:t>
            </w:r>
          </w:p>
        </w:tc>
        <w:tc>
          <w:tcPr>
            <w:tcW w:w="1223" w:type="dxa"/>
            <w:vAlign w:val="bottom"/>
          </w:tcPr>
          <w:p w14:paraId="09FAE046" w14:textId="6B781A8C" w:rsidR="00CE59FA" w:rsidRPr="0007164E" w:rsidRDefault="0007164E" w:rsidP="00CE59FA">
            <w:pPr>
              <w:jc w:val="center"/>
              <w:rPr>
                <w:rFonts w:ascii="Calibri" w:hAnsi="Calibri" w:cs="Calibri"/>
                <w:b/>
                <w:bCs/>
                <w:color w:val="000000"/>
                <w:sz w:val="20"/>
                <w:szCs w:val="20"/>
              </w:rPr>
            </w:pPr>
            <w:r w:rsidRPr="0007164E">
              <w:rPr>
                <w:rFonts w:ascii="Calibri" w:hAnsi="Calibri" w:cs="Calibri"/>
                <w:b/>
                <w:bCs/>
                <w:color w:val="000000"/>
                <w:sz w:val="20"/>
                <w:szCs w:val="20"/>
              </w:rPr>
              <w:t>5.71E-10</w:t>
            </w:r>
          </w:p>
        </w:tc>
        <w:tc>
          <w:tcPr>
            <w:tcW w:w="1223" w:type="dxa"/>
            <w:vAlign w:val="bottom"/>
          </w:tcPr>
          <w:p w14:paraId="389C74F0" w14:textId="59ADF256" w:rsidR="00CE59FA" w:rsidRPr="00CE59FA" w:rsidRDefault="00CE59FA" w:rsidP="00CE59FA">
            <w:pPr>
              <w:jc w:val="center"/>
              <w:rPr>
                <w:b/>
                <w:bCs/>
                <w:color w:val="000000"/>
                <w:sz w:val="20"/>
                <w:szCs w:val="20"/>
              </w:rPr>
            </w:pPr>
            <w:r w:rsidRPr="00CE59FA">
              <w:rPr>
                <w:rFonts w:ascii="Calibri" w:hAnsi="Calibri" w:cs="Calibri"/>
                <w:color w:val="000000"/>
                <w:sz w:val="20"/>
                <w:szCs w:val="20"/>
              </w:rPr>
              <w:t>7.43E-09</w:t>
            </w:r>
          </w:p>
        </w:tc>
      </w:tr>
      <w:tr w:rsidR="00CE59FA" w:rsidRPr="005F41AF" w14:paraId="009F91E1" w14:textId="77777777" w:rsidTr="004A51A0">
        <w:trPr>
          <w:trHeight w:val="288"/>
          <w:jc w:val="center"/>
        </w:trPr>
        <w:tc>
          <w:tcPr>
            <w:tcW w:w="3325" w:type="dxa"/>
            <w:vAlign w:val="bottom"/>
          </w:tcPr>
          <w:p w14:paraId="4DC9B43A" w14:textId="3D4A89A2"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year</w:t>
            </w:r>
            <w:r w:rsidR="004A51A0">
              <w:rPr>
                <w:rFonts w:ascii="Calibri" w:hAnsi="Calibri" w:cs="Calibri"/>
                <w:color w:val="000000"/>
                <w:sz w:val="20"/>
                <w:szCs w:val="20"/>
              </w:rPr>
              <w:t>[</w:t>
            </w:r>
            <w:r w:rsidRPr="00CE59FA">
              <w:rPr>
                <w:rFonts w:ascii="Calibri" w:hAnsi="Calibri" w:cs="Calibri"/>
                <w:color w:val="000000"/>
                <w:sz w:val="20"/>
                <w:szCs w:val="20"/>
              </w:rPr>
              <w:t>2014</w:t>
            </w:r>
            <w:r w:rsidR="004A51A0">
              <w:rPr>
                <w:rFonts w:ascii="Calibri" w:hAnsi="Calibri" w:cs="Calibri"/>
                <w:color w:val="000000"/>
                <w:sz w:val="20"/>
                <w:szCs w:val="20"/>
              </w:rPr>
              <w:t>]</w:t>
            </w:r>
          </w:p>
        </w:tc>
        <w:tc>
          <w:tcPr>
            <w:tcW w:w="1080" w:type="dxa"/>
            <w:vAlign w:val="bottom"/>
          </w:tcPr>
          <w:p w14:paraId="4E13F042" w14:textId="09A4D6FA"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0.03</w:t>
            </w:r>
          </w:p>
        </w:tc>
        <w:tc>
          <w:tcPr>
            <w:tcW w:w="1080" w:type="dxa"/>
            <w:vAlign w:val="bottom"/>
          </w:tcPr>
          <w:p w14:paraId="6DF4EFFC" w14:textId="5CF04D9A"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0.14</w:t>
            </w:r>
          </w:p>
        </w:tc>
        <w:tc>
          <w:tcPr>
            <w:tcW w:w="1223" w:type="dxa"/>
            <w:vAlign w:val="bottom"/>
          </w:tcPr>
          <w:p w14:paraId="13F5C4D9" w14:textId="1787F199" w:rsidR="00CE59FA" w:rsidRPr="00CE59FA" w:rsidRDefault="00CE59FA" w:rsidP="00CE59FA">
            <w:pPr>
              <w:jc w:val="center"/>
              <w:rPr>
                <w:rFonts w:ascii="Calibri" w:hAnsi="Calibri" w:cs="Calibri"/>
                <w:color w:val="000000"/>
                <w:sz w:val="20"/>
                <w:szCs w:val="20"/>
              </w:rPr>
            </w:pPr>
          </w:p>
        </w:tc>
        <w:tc>
          <w:tcPr>
            <w:tcW w:w="1223" w:type="dxa"/>
            <w:vAlign w:val="bottom"/>
          </w:tcPr>
          <w:p w14:paraId="68A798D8" w14:textId="70FEDE41"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0.826</w:t>
            </w:r>
          </w:p>
        </w:tc>
      </w:tr>
      <w:tr w:rsidR="00CE59FA" w:rsidRPr="005F41AF" w14:paraId="3450A92B" w14:textId="77777777" w:rsidTr="004A51A0">
        <w:trPr>
          <w:trHeight w:val="288"/>
          <w:jc w:val="center"/>
        </w:trPr>
        <w:tc>
          <w:tcPr>
            <w:tcW w:w="3325" w:type="dxa"/>
            <w:tcBorders>
              <w:bottom w:val="single" w:sz="4" w:space="0" w:color="auto"/>
            </w:tcBorders>
            <w:vAlign w:val="bottom"/>
          </w:tcPr>
          <w:p w14:paraId="3B845CA1" w14:textId="5947DAE0" w:rsidR="00CE59FA" w:rsidRPr="00CE59FA" w:rsidRDefault="00CE59FA" w:rsidP="00CE59FA">
            <w:pPr>
              <w:jc w:val="center"/>
              <w:rPr>
                <w:i/>
                <w:iCs/>
                <w:sz w:val="20"/>
                <w:szCs w:val="20"/>
              </w:rPr>
            </w:pPr>
            <w:r w:rsidRPr="00CE59FA">
              <w:rPr>
                <w:rFonts w:ascii="Calibri" w:hAnsi="Calibri" w:cs="Calibri"/>
                <w:color w:val="000000"/>
                <w:sz w:val="20"/>
                <w:szCs w:val="20"/>
              </w:rPr>
              <w:t>year</w:t>
            </w:r>
            <w:r w:rsidR="004A51A0">
              <w:rPr>
                <w:rFonts w:ascii="Calibri" w:hAnsi="Calibri" w:cs="Calibri"/>
                <w:color w:val="000000"/>
                <w:sz w:val="20"/>
                <w:szCs w:val="20"/>
              </w:rPr>
              <w:t>[</w:t>
            </w:r>
            <w:r w:rsidRPr="00CE59FA">
              <w:rPr>
                <w:rFonts w:ascii="Calibri" w:hAnsi="Calibri" w:cs="Calibri"/>
                <w:color w:val="000000"/>
                <w:sz w:val="20"/>
                <w:szCs w:val="20"/>
              </w:rPr>
              <w:t>2015</w:t>
            </w:r>
            <w:r w:rsidR="004A51A0">
              <w:rPr>
                <w:rFonts w:ascii="Calibri" w:hAnsi="Calibri" w:cs="Calibri"/>
                <w:color w:val="000000"/>
                <w:sz w:val="20"/>
                <w:szCs w:val="20"/>
              </w:rPr>
              <w:t>]</w:t>
            </w:r>
          </w:p>
        </w:tc>
        <w:tc>
          <w:tcPr>
            <w:tcW w:w="1080" w:type="dxa"/>
            <w:tcBorders>
              <w:bottom w:val="single" w:sz="4" w:space="0" w:color="auto"/>
            </w:tcBorders>
            <w:vAlign w:val="bottom"/>
          </w:tcPr>
          <w:p w14:paraId="5FE2602E" w14:textId="4F1A92D5" w:rsidR="00CE59FA" w:rsidRPr="00CE59FA" w:rsidRDefault="00CE59FA" w:rsidP="00CE59FA">
            <w:pPr>
              <w:jc w:val="center"/>
              <w:rPr>
                <w:color w:val="000000"/>
                <w:sz w:val="20"/>
                <w:szCs w:val="20"/>
              </w:rPr>
            </w:pPr>
            <w:r w:rsidRPr="00CE59FA">
              <w:rPr>
                <w:rFonts w:ascii="Calibri" w:hAnsi="Calibri" w:cs="Calibri"/>
                <w:color w:val="000000"/>
                <w:sz w:val="20"/>
                <w:szCs w:val="20"/>
              </w:rPr>
              <w:t>-0.03</w:t>
            </w:r>
          </w:p>
        </w:tc>
        <w:tc>
          <w:tcPr>
            <w:tcW w:w="1080" w:type="dxa"/>
            <w:tcBorders>
              <w:bottom w:val="single" w:sz="4" w:space="0" w:color="auto"/>
            </w:tcBorders>
            <w:vAlign w:val="bottom"/>
          </w:tcPr>
          <w:p w14:paraId="0A90C0CC" w14:textId="46ECECA3" w:rsidR="00CE59FA" w:rsidRPr="00CE59FA" w:rsidRDefault="00CE59FA" w:rsidP="00CE59FA">
            <w:pPr>
              <w:jc w:val="center"/>
              <w:rPr>
                <w:color w:val="000000"/>
                <w:sz w:val="20"/>
                <w:szCs w:val="20"/>
              </w:rPr>
            </w:pPr>
            <w:r w:rsidRPr="00CE59FA">
              <w:rPr>
                <w:rFonts w:ascii="Calibri" w:hAnsi="Calibri" w:cs="Calibri"/>
                <w:color w:val="000000"/>
                <w:sz w:val="20"/>
                <w:szCs w:val="20"/>
              </w:rPr>
              <w:t>0.15</w:t>
            </w:r>
          </w:p>
        </w:tc>
        <w:tc>
          <w:tcPr>
            <w:tcW w:w="1223" w:type="dxa"/>
            <w:tcBorders>
              <w:bottom w:val="single" w:sz="4" w:space="0" w:color="auto"/>
            </w:tcBorders>
            <w:vAlign w:val="bottom"/>
          </w:tcPr>
          <w:p w14:paraId="0D5543C9" w14:textId="208927B4" w:rsidR="00CE59FA" w:rsidRPr="00CE59FA" w:rsidRDefault="00CE59FA" w:rsidP="00CE59FA">
            <w:pPr>
              <w:jc w:val="center"/>
              <w:rPr>
                <w:rFonts w:ascii="Calibri" w:hAnsi="Calibri" w:cs="Calibri"/>
                <w:b/>
                <w:bCs/>
                <w:color w:val="000000"/>
                <w:sz w:val="20"/>
                <w:szCs w:val="20"/>
              </w:rPr>
            </w:pPr>
          </w:p>
        </w:tc>
        <w:tc>
          <w:tcPr>
            <w:tcW w:w="1223" w:type="dxa"/>
            <w:tcBorders>
              <w:bottom w:val="single" w:sz="4" w:space="0" w:color="auto"/>
            </w:tcBorders>
            <w:vAlign w:val="bottom"/>
          </w:tcPr>
          <w:p w14:paraId="4E552A9D" w14:textId="69BC9A77" w:rsidR="00CE59FA" w:rsidRPr="00CE59FA" w:rsidRDefault="00CE59FA" w:rsidP="00CE59FA">
            <w:pPr>
              <w:jc w:val="center"/>
              <w:rPr>
                <w:b/>
                <w:bCs/>
                <w:color w:val="000000"/>
                <w:sz w:val="20"/>
                <w:szCs w:val="20"/>
              </w:rPr>
            </w:pPr>
            <w:r w:rsidRPr="00CE59FA">
              <w:rPr>
                <w:rFonts w:ascii="Calibri" w:hAnsi="Calibri" w:cs="Calibri"/>
                <w:color w:val="000000"/>
                <w:sz w:val="20"/>
                <w:szCs w:val="20"/>
              </w:rPr>
              <w:t>0.861</w:t>
            </w:r>
          </w:p>
        </w:tc>
      </w:tr>
    </w:tbl>
    <w:p w14:paraId="2108CD8F" w14:textId="69C2A969" w:rsidR="00E53F94" w:rsidRDefault="00E53F94" w:rsidP="00252E5C">
      <w:pPr>
        <w:pStyle w:val="EndNoteBibliography"/>
      </w:pPr>
    </w:p>
    <w:p w14:paraId="42FFFC33" w14:textId="77777777" w:rsidR="00F87424" w:rsidRDefault="00F87424" w:rsidP="00847D0E">
      <w:pPr>
        <w:pStyle w:val="EndNoteBibliography"/>
        <w:ind w:firstLine="720"/>
      </w:pPr>
    </w:p>
    <w:p w14:paraId="6A647151" w14:textId="02F5E1E6" w:rsidR="00F87424" w:rsidRPr="00911A03" w:rsidRDefault="00911A03" w:rsidP="00911A03">
      <w:pPr>
        <w:rPr>
          <w:rFonts w:ascii="Times New Roman" w:eastAsia="Times New Roman" w:hAnsi="Times New Roman" w:cs="Times New Roman"/>
        </w:rPr>
      </w:pPr>
      <w:r w:rsidRPr="00911A03">
        <w:rPr>
          <w:rFonts w:ascii="Times New Roman" w:eastAsia="Times New Roman" w:hAnsi="Times New Roman" w:cs="Times New Roman"/>
        </w:rPr>
        <w:fldChar w:fldCharType="begin"/>
      </w:r>
      <w:r w:rsidRPr="00911A03">
        <w:rPr>
          <w:rFonts w:ascii="Times New Roman" w:eastAsia="Times New Roman" w:hAnsi="Times New Roman" w:cs="Times New Roman"/>
        </w:rPr>
        <w:instrText xml:space="preserve"> INCLUDEPICTURE "http://127.0.0.1:20918/chunk_output/s/3F2BDE13/c27b18rg7049e/00000e.png?resize=857" \* MERGEFORMATINET </w:instrText>
      </w:r>
      <w:r w:rsidRPr="00911A03">
        <w:rPr>
          <w:rFonts w:ascii="Times New Roman" w:eastAsia="Times New Roman" w:hAnsi="Times New Roman" w:cs="Times New Roman"/>
        </w:rPr>
        <w:fldChar w:fldCharType="separate"/>
      </w:r>
      <w:r w:rsidRPr="00911A03">
        <w:rPr>
          <w:rFonts w:ascii="Times New Roman" w:eastAsia="Times New Roman" w:hAnsi="Times New Roman" w:cs="Times New Roman"/>
          <w:noProof/>
        </w:rPr>
        <mc:AlternateContent>
          <mc:Choice Requires="wps">
            <w:drawing>
              <wp:inline distT="0" distB="0" distL="0" distR="0" wp14:anchorId="0149F523" wp14:editId="56E7B1F3">
                <wp:extent cx="301625" cy="301625"/>
                <wp:effectExtent l="0" t="0" r="0" b="0"/>
                <wp:docPr id="1"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1625" cy="301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2D3EBD2" id="Rectangle 1" o:spid="_x0000_s1026" style="width:23.75pt;height:2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" filled="f" stroked="f">
                <o:lock v:ext="edit" aspectratio="t"/>
                <w10:anchorlock/>
              </v:rect>
            </w:pict>
          </mc:Fallback>
        </mc:AlternateContent>
      </w:r>
      <w:r w:rsidRPr="00911A03">
        <w:rPr>
          <w:rFonts w:ascii="Times New Roman" w:eastAsia="Times New Roman" w:hAnsi="Times New Roman" w:cs="Times New Roman"/>
        </w:rPr>
        <w:fldChar w:fldCharType="end"/>
      </w:r>
      <w:r w:rsidRPr="00911A03">
        <w:t xml:space="preserve"> </w:t>
      </w:r>
      <w:r w:rsidRPr="00911A03">
        <w:rPr>
          <w:rFonts w:ascii="Times New Roman" w:eastAsia="Times New Roman" w:hAnsi="Times New Roman" w:cs="Times New Roman"/>
        </w:rPr>
        <w:fldChar w:fldCharType="begin"/>
      </w:r>
      <w:r w:rsidRPr="00911A03">
        <w:rPr>
          <w:rFonts w:ascii="Times New Roman" w:eastAsia="Times New Roman" w:hAnsi="Times New Roman" w:cs="Times New Roman"/>
        </w:rPr>
        <w:instrText xml:space="preserve"> INCLUDEPICTURE "http://127.0.0.1:20918/chunk_output/s/3F2BDE13/c27b18rg7049e/00000e.png?resize=857" \* MERGEFORMATINET </w:instrText>
      </w:r>
      <w:r w:rsidRPr="00911A03">
        <w:rPr>
          <w:rFonts w:ascii="Times New Roman" w:eastAsia="Times New Roman" w:hAnsi="Times New Roman" w:cs="Times New Roman"/>
        </w:rPr>
        <w:fldChar w:fldCharType="separate"/>
      </w:r>
      <w:r w:rsidRPr="00911A03">
        <w:rPr>
          <w:rFonts w:ascii="Times New Roman" w:eastAsia="Times New Roman" w:hAnsi="Times New Roman" w:cs="Times New Roman"/>
          <w:noProof/>
        </w:rPr>
        <mc:AlternateContent>
          <mc:Choice Requires="wps">
            <w:drawing>
              <wp:inline distT="0" distB="0" distL="0" distR="0" wp14:anchorId="65998EB6" wp14:editId="5A00DC87">
                <wp:extent cx="301625" cy="301625"/>
                <wp:effectExtent l="0" t="0" r="0" b="0"/>
                <wp:docPr id="2" name="Rectangl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1625" cy="301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DCBDFBC" id="Rectangle 2" o:spid="_x0000_s1026" style="width:23.75pt;height:2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" filled="f" stroked="f">
                <o:lock v:ext="edit" aspectratio="t"/>
                <w10:anchorlock/>
              </v:rect>
            </w:pict>
          </mc:Fallback>
        </mc:AlternateContent>
      </w:r>
      <w:r w:rsidRPr="00911A03">
        <w:rPr>
          <w:rFonts w:ascii="Times New Roman" w:eastAsia="Times New Roman" w:hAnsi="Times New Roman" w:cs="Times New Roman"/>
        </w:rPr>
        <w:fldChar w:fldCharType="end"/>
      </w:r>
      <w:r>
        <w:rPr>
          <w:rFonts w:ascii="Times New Roman" w:eastAsia="Times New Roman" w:hAnsi="Times New Roman" w:cs="Times New Roman"/>
          <w:noProof/>
        </w:rPr>
        <w:drawing>
          <wp:inline distT="0" distB="0" distL="0" distR="0" wp14:anchorId="2DE7E9FB" wp14:editId="37CA9E3A">
            <wp:extent cx="5943600" cy="366141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661410"/>
                    </a:xfrm>
                    <a:prstGeom prst="rect">
                      <a:avLst/>
                    </a:prstGeom>
                  </pic:spPr>
                </pic:pic>
              </a:graphicData>
            </a:graphic>
          </wp:inline>
        </w:drawing>
      </w:r>
    </w:p>
    <w:p w14:paraId="2A5C2AEF" w14:textId="4500FBC8" w:rsidR="00F87424" w:rsidRPr="00F87424" w:rsidRDefault="00F87424" w:rsidP="00F87424">
      <w:pPr>
        <w:ind w:right="90"/>
        <w:rPr>
          <w:rFonts w:eastAsia="Times New Roman" w:cstheme="minorHAnsi"/>
          <w:sz w:val="20"/>
          <w:szCs w:val="20"/>
        </w:rPr>
      </w:pPr>
      <w:r w:rsidRPr="00AE340F">
        <w:rPr>
          <w:rFonts w:eastAsia="Times New Roman" w:cstheme="minorHAnsi"/>
          <w:b/>
          <w:bCs/>
          <w:sz w:val="20"/>
          <w:szCs w:val="20"/>
        </w:rPr>
        <w:t>Figure 4:</w:t>
      </w:r>
      <w:r w:rsidRPr="00AE340F">
        <w:rPr>
          <w:rFonts w:eastAsia="Times New Roman" w:cstheme="minorHAnsi"/>
          <w:sz w:val="20"/>
          <w:szCs w:val="20"/>
        </w:rPr>
        <w:t xml:space="preserve"> Predicted TLF according to </w:t>
      </w:r>
      <w:r w:rsidRPr="00AE340F">
        <w:rPr>
          <w:rFonts w:eastAsia="Times New Roman" w:cstheme="minorHAnsi"/>
          <w:i/>
          <w:iCs/>
          <w:sz w:val="20"/>
          <w:szCs w:val="20"/>
        </w:rPr>
        <w:t xml:space="preserve">generation </w:t>
      </w:r>
      <w:r w:rsidRPr="00AE340F">
        <w:rPr>
          <w:rFonts w:eastAsia="Times New Roman" w:cstheme="minorHAnsi"/>
          <w:sz w:val="20"/>
          <w:szCs w:val="20"/>
        </w:rPr>
        <w:t>(</w:t>
      </w:r>
      <w:r w:rsidR="00CB469C">
        <w:rPr>
          <w:rFonts w:eastAsia="Times New Roman" w:cstheme="minorHAnsi"/>
          <w:sz w:val="20"/>
          <w:szCs w:val="20"/>
        </w:rPr>
        <w:t>HOR</w:t>
      </w:r>
      <w:r w:rsidRPr="00AE340F">
        <w:rPr>
          <w:rFonts w:eastAsia="Times New Roman" w:cstheme="minorHAnsi"/>
          <w:sz w:val="20"/>
          <w:szCs w:val="20"/>
        </w:rPr>
        <w:t>/F</w:t>
      </w:r>
      <w:r w:rsidRPr="00AE340F">
        <w:rPr>
          <w:rFonts w:eastAsia="Times New Roman" w:cstheme="minorHAnsi"/>
          <w:sz w:val="20"/>
          <w:szCs w:val="20"/>
          <w:vertAlign w:val="subscript"/>
        </w:rPr>
        <w:t>1</w:t>
      </w:r>
      <w:r w:rsidRPr="00AE340F">
        <w:rPr>
          <w:rFonts w:eastAsia="Times New Roman" w:cstheme="minorHAnsi"/>
          <w:sz w:val="20"/>
          <w:szCs w:val="20"/>
        </w:rPr>
        <w:t>/NOR immigrant) after controlling for year</w:t>
      </w:r>
      <w:r w:rsidR="0007164E">
        <w:rPr>
          <w:rFonts w:eastAsia="Times New Roman" w:cstheme="minorHAnsi"/>
          <w:sz w:val="20"/>
          <w:szCs w:val="20"/>
        </w:rPr>
        <w:t xml:space="preserve"> and length</w:t>
      </w:r>
      <w:r w:rsidRPr="00AE340F">
        <w:rPr>
          <w:rFonts w:eastAsia="Times New Roman" w:cstheme="minorHAnsi"/>
          <w:sz w:val="20"/>
          <w:szCs w:val="20"/>
        </w:rPr>
        <w:t>. Error bars are 95% confidence limits for the predicted TLF.</w:t>
      </w:r>
      <w:r>
        <w:rPr>
          <w:rFonts w:eastAsia="Times New Roman" w:cstheme="minorHAnsi"/>
          <w:sz w:val="20"/>
          <w:szCs w:val="20"/>
        </w:rPr>
        <w:t xml:space="preserve"> </w:t>
      </w:r>
    </w:p>
    <w:p w14:paraId="17C26FE7" w14:textId="7324FB52" w:rsidR="00F87424" w:rsidRDefault="00F87424" w:rsidP="00847D0E">
      <w:pPr>
        <w:pStyle w:val="EndNoteBibliography"/>
        <w:ind w:firstLine="720"/>
      </w:pPr>
    </w:p>
    <w:p w14:paraId="01BE11D0" w14:textId="77777777" w:rsidR="00911A03" w:rsidRDefault="00911A03" w:rsidP="003E02A6">
      <w:pPr>
        <w:pStyle w:val="EndNoteBibliography"/>
      </w:pPr>
    </w:p>
    <w:p w14:paraId="54F402E3" w14:textId="085964FF" w:rsidR="00F87424" w:rsidRPr="00F87424" w:rsidRDefault="00F87424" w:rsidP="00F87424">
      <w:pPr>
        <w:pStyle w:val="EndNoteBibliography"/>
        <w:ind w:left="1170" w:right="1080"/>
        <w:rPr>
          <w:b/>
          <w:bCs/>
          <w:i/>
          <w:iCs/>
          <w:sz w:val="20"/>
          <w:szCs w:val="20"/>
        </w:rPr>
      </w:pPr>
      <w:r w:rsidRPr="00F87424">
        <w:rPr>
          <w:b/>
          <w:bCs/>
          <w:sz w:val="20"/>
          <w:szCs w:val="20"/>
        </w:rPr>
        <w:t>Table 3</w:t>
      </w:r>
      <w:r>
        <w:rPr>
          <w:b/>
          <w:bCs/>
          <w:sz w:val="20"/>
          <w:szCs w:val="20"/>
        </w:rPr>
        <w:t xml:space="preserve">: </w:t>
      </w:r>
      <w:r w:rsidRPr="00F87424">
        <w:rPr>
          <w:i/>
          <w:iCs/>
          <w:sz w:val="20"/>
          <w:szCs w:val="20"/>
        </w:rPr>
        <w:t>Post-hoc</w:t>
      </w:r>
      <w:r>
        <w:rPr>
          <w:i/>
          <w:iCs/>
          <w:sz w:val="20"/>
          <w:szCs w:val="20"/>
        </w:rPr>
        <w:t xml:space="preserve"> </w:t>
      </w:r>
      <w:r>
        <w:rPr>
          <w:sz w:val="20"/>
          <w:szCs w:val="20"/>
        </w:rPr>
        <w:t xml:space="preserve">significance testing between different levels of </w:t>
      </w:r>
      <w:r>
        <w:rPr>
          <w:i/>
          <w:iCs/>
          <w:sz w:val="20"/>
          <w:szCs w:val="20"/>
        </w:rPr>
        <w:t>generation</w:t>
      </w:r>
      <w:r>
        <w:rPr>
          <w:sz w:val="20"/>
          <w:szCs w:val="20"/>
        </w:rPr>
        <w:t>. Ratios and standard errors (SE) are presented on the response (TLF) scale, hypothesis testing is conducted on the log-scale using T</w:t>
      </w:r>
      <w:r w:rsidRPr="00F87424">
        <w:rPr>
          <w:sz w:val="20"/>
          <w:szCs w:val="20"/>
        </w:rPr>
        <w:t xml:space="preserve">ukey method for comparing a family of </w:t>
      </w:r>
      <w:r w:rsidR="00CC7358">
        <w:rPr>
          <w:sz w:val="20"/>
          <w:szCs w:val="20"/>
        </w:rPr>
        <w:t>3</w:t>
      </w:r>
      <w:r w:rsidRPr="00F87424">
        <w:rPr>
          <w:sz w:val="20"/>
          <w:szCs w:val="20"/>
        </w:rPr>
        <w:t xml:space="preserve"> estimates</w:t>
      </w:r>
      <w:r>
        <w:rPr>
          <w:sz w:val="20"/>
          <w:szCs w:val="20"/>
        </w:rPr>
        <w:t xml:space="preserve"> and results averaged over the levels of </w:t>
      </w:r>
      <w:r>
        <w:rPr>
          <w:i/>
          <w:iCs/>
          <w:sz w:val="20"/>
          <w:szCs w:val="20"/>
        </w:rPr>
        <w:t>year</w:t>
      </w:r>
      <w:r w:rsidR="00CF6350">
        <w:rPr>
          <w:i/>
          <w:iCs/>
          <w:sz w:val="20"/>
          <w:szCs w:val="20"/>
        </w:rPr>
        <w:t xml:space="preserve"> </w:t>
      </w:r>
      <w:r w:rsidR="00CF6350">
        <w:rPr>
          <w:sz w:val="20"/>
          <w:szCs w:val="20"/>
        </w:rPr>
        <w:t>and length</w:t>
      </w:r>
      <w:r>
        <w:rPr>
          <w:i/>
          <w:iCs/>
          <w:sz w:val="20"/>
          <w:szCs w:val="20"/>
        </w:rPr>
        <w:t>.</w:t>
      </w:r>
    </w:p>
    <w:tbl>
      <w:tblPr>
        <w:tblW w:w="7404" w:type="dxa"/>
        <w:jc w:val="center"/>
        <w:tblLook w:val="04A0" w:firstRow="1" w:lastRow="0" w:firstColumn="1" w:lastColumn="0" w:noHBand="0" w:noVBand="1"/>
      </w:tblPr>
      <w:tblGrid>
        <w:gridCol w:w="2204"/>
        <w:gridCol w:w="1300"/>
        <w:gridCol w:w="1300"/>
        <w:gridCol w:w="1300"/>
        <w:gridCol w:w="1300"/>
      </w:tblGrid>
      <w:tr w:rsidR="00F87424" w:rsidRPr="00F87424" w14:paraId="7CAE0F8A" w14:textId="77777777" w:rsidTr="00911A03">
        <w:trPr>
          <w:trHeight w:val="320"/>
          <w:jc w:val="center"/>
        </w:trPr>
        <w:tc>
          <w:tcPr>
            <w:tcW w:w="2204" w:type="dxa"/>
            <w:tcBorders>
              <w:top w:val="single" w:sz="4" w:space="0" w:color="auto"/>
              <w:left w:val="nil"/>
              <w:bottom w:val="single" w:sz="4" w:space="0" w:color="auto"/>
              <w:right w:val="nil"/>
            </w:tcBorders>
            <w:shd w:val="clear" w:color="auto" w:fill="auto"/>
            <w:noWrap/>
            <w:vAlign w:val="center"/>
            <w:hideMark/>
          </w:tcPr>
          <w:p w14:paraId="65E23CF3" w14:textId="7CCD2CFD" w:rsidR="00F87424" w:rsidRPr="00F87424" w:rsidRDefault="00F87424" w:rsidP="00F87424">
            <w:pPr>
              <w:jc w:val="center"/>
              <w:rPr>
                <w:rFonts w:ascii="Calibri" w:eastAsia="Times New Roman" w:hAnsi="Calibri" w:cs="Calibri"/>
                <w:b/>
                <w:bCs/>
                <w:color w:val="000000"/>
                <w:sz w:val="20"/>
                <w:szCs w:val="20"/>
              </w:rPr>
            </w:pPr>
            <w:r w:rsidRPr="00F87424">
              <w:rPr>
                <w:rFonts w:ascii="Calibri" w:eastAsia="Times New Roman" w:hAnsi="Calibri" w:cs="Calibri"/>
                <w:b/>
                <w:bCs/>
                <w:color w:val="000000"/>
                <w:sz w:val="20"/>
                <w:szCs w:val="20"/>
              </w:rPr>
              <w:t>Contrast</w:t>
            </w:r>
          </w:p>
        </w:tc>
        <w:tc>
          <w:tcPr>
            <w:tcW w:w="1300" w:type="dxa"/>
            <w:tcBorders>
              <w:top w:val="single" w:sz="4" w:space="0" w:color="auto"/>
              <w:left w:val="nil"/>
              <w:bottom w:val="single" w:sz="4" w:space="0" w:color="auto"/>
              <w:right w:val="nil"/>
            </w:tcBorders>
            <w:shd w:val="clear" w:color="auto" w:fill="auto"/>
            <w:noWrap/>
            <w:vAlign w:val="center"/>
            <w:hideMark/>
          </w:tcPr>
          <w:p w14:paraId="33491510" w14:textId="77777777" w:rsidR="00F87424" w:rsidRPr="00F87424" w:rsidRDefault="00F87424" w:rsidP="00F87424">
            <w:pPr>
              <w:jc w:val="center"/>
              <w:rPr>
                <w:rFonts w:ascii="Calibri" w:eastAsia="Times New Roman" w:hAnsi="Calibri" w:cs="Calibri"/>
                <w:b/>
                <w:bCs/>
                <w:color w:val="000000"/>
                <w:sz w:val="20"/>
                <w:szCs w:val="20"/>
              </w:rPr>
            </w:pPr>
            <w:r w:rsidRPr="00F87424">
              <w:rPr>
                <w:rFonts w:ascii="Calibri" w:eastAsia="Times New Roman" w:hAnsi="Calibri" w:cs="Calibri"/>
                <w:b/>
                <w:bCs/>
                <w:color w:val="000000"/>
                <w:sz w:val="20"/>
                <w:szCs w:val="20"/>
              </w:rPr>
              <w:t>ratio</w:t>
            </w:r>
          </w:p>
        </w:tc>
        <w:tc>
          <w:tcPr>
            <w:tcW w:w="1300" w:type="dxa"/>
            <w:tcBorders>
              <w:top w:val="single" w:sz="4" w:space="0" w:color="auto"/>
              <w:left w:val="nil"/>
              <w:bottom w:val="single" w:sz="4" w:space="0" w:color="auto"/>
              <w:right w:val="nil"/>
            </w:tcBorders>
            <w:shd w:val="clear" w:color="auto" w:fill="auto"/>
            <w:noWrap/>
            <w:vAlign w:val="center"/>
            <w:hideMark/>
          </w:tcPr>
          <w:p w14:paraId="15B9D80A" w14:textId="77777777" w:rsidR="00F87424" w:rsidRPr="00F87424" w:rsidRDefault="00F87424" w:rsidP="00F87424">
            <w:pPr>
              <w:jc w:val="center"/>
              <w:rPr>
                <w:rFonts w:ascii="Calibri" w:eastAsia="Times New Roman" w:hAnsi="Calibri" w:cs="Calibri"/>
                <w:b/>
                <w:bCs/>
                <w:color w:val="000000"/>
                <w:sz w:val="20"/>
                <w:szCs w:val="20"/>
              </w:rPr>
            </w:pPr>
            <w:r w:rsidRPr="00F87424">
              <w:rPr>
                <w:rFonts w:ascii="Calibri" w:eastAsia="Times New Roman" w:hAnsi="Calibri" w:cs="Calibri"/>
                <w:b/>
                <w:bCs/>
                <w:color w:val="000000"/>
                <w:sz w:val="20"/>
                <w:szCs w:val="20"/>
              </w:rPr>
              <w:t>SE</w:t>
            </w:r>
          </w:p>
        </w:tc>
        <w:tc>
          <w:tcPr>
            <w:tcW w:w="1300" w:type="dxa"/>
            <w:tcBorders>
              <w:top w:val="single" w:sz="4" w:space="0" w:color="auto"/>
              <w:left w:val="nil"/>
              <w:bottom w:val="single" w:sz="4" w:space="0" w:color="auto"/>
              <w:right w:val="nil"/>
            </w:tcBorders>
            <w:shd w:val="clear" w:color="auto" w:fill="auto"/>
            <w:noWrap/>
            <w:vAlign w:val="center"/>
            <w:hideMark/>
          </w:tcPr>
          <w:p w14:paraId="15A1A737" w14:textId="77777777" w:rsidR="00F87424" w:rsidRPr="00F87424" w:rsidRDefault="00F87424" w:rsidP="00F87424">
            <w:pPr>
              <w:jc w:val="center"/>
              <w:rPr>
                <w:rFonts w:ascii="Calibri" w:eastAsia="Times New Roman" w:hAnsi="Calibri" w:cs="Calibri"/>
                <w:b/>
                <w:bCs/>
                <w:color w:val="000000"/>
                <w:sz w:val="20"/>
                <w:szCs w:val="20"/>
              </w:rPr>
            </w:pPr>
            <w:proofErr w:type="spellStart"/>
            <w:r w:rsidRPr="00F87424">
              <w:rPr>
                <w:rFonts w:ascii="Calibri" w:eastAsia="Times New Roman" w:hAnsi="Calibri" w:cs="Calibri"/>
                <w:b/>
                <w:bCs/>
                <w:color w:val="000000"/>
                <w:sz w:val="20"/>
                <w:szCs w:val="20"/>
              </w:rPr>
              <w:t>z.ratio</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7598A991" w14:textId="77777777" w:rsidR="00F87424" w:rsidRPr="00F87424" w:rsidRDefault="00F87424" w:rsidP="00F87424">
            <w:pPr>
              <w:jc w:val="center"/>
              <w:rPr>
                <w:rFonts w:ascii="Calibri" w:eastAsia="Times New Roman" w:hAnsi="Calibri" w:cs="Calibri"/>
                <w:b/>
                <w:bCs/>
                <w:color w:val="000000"/>
                <w:sz w:val="20"/>
                <w:szCs w:val="20"/>
              </w:rPr>
            </w:pPr>
            <w:proofErr w:type="spellStart"/>
            <w:r w:rsidRPr="00F87424">
              <w:rPr>
                <w:rFonts w:ascii="Calibri" w:eastAsia="Times New Roman" w:hAnsi="Calibri" w:cs="Calibri"/>
                <w:b/>
                <w:bCs/>
                <w:color w:val="000000"/>
                <w:sz w:val="20"/>
                <w:szCs w:val="20"/>
              </w:rPr>
              <w:t>p.value</w:t>
            </w:r>
            <w:proofErr w:type="spellEnd"/>
          </w:p>
        </w:tc>
      </w:tr>
      <w:tr w:rsidR="00911A03" w:rsidRPr="00F87424" w14:paraId="2DFB6DD3" w14:textId="77777777" w:rsidTr="00911A03">
        <w:trPr>
          <w:trHeight w:val="320"/>
          <w:jc w:val="center"/>
        </w:trPr>
        <w:tc>
          <w:tcPr>
            <w:tcW w:w="2204" w:type="dxa"/>
            <w:tcBorders>
              <w:top w:val="single" w:sz="4" w:space="0" w:color="auto"/>
              <w:left w:val="nil"/>
              <w:bottom w:val="nil"/>
              <w:right w:val="nil"/>
            </w:tcBorders>
            <w:shd w:val="clear" w:color="auto" w:fill="auto"/>
            <w:noWrap/>
            <w:vAlign w:val="bottom"/>
            <w:hideMark/>
          </w:tcPr>
          <w:p w14:paraId="3C9728AE" w14:textId="287785C7"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HOR/F1</w:t>
            </w:r>
          </w:p>
        </w:tc>
        <w:tc>
          <w:tcPr>
            <w:tcW w:w="1300" w:type="dxa"/>
            <w:tcBorders>
              <w:top w:val="single" w:sz="4" w:space="0" w:color="auto"/>
              <w:left w:val="nil"/>
              <w:bottom w:val="nil"/>
              <w:right w:val="nil"/>
            </w:tcBorders>
            <w:shd w:val="clear" w:color="auto" w:fill="auto"/>
            <w:noWrap/>
            <w:vAlign w:val="bottom"/>
            <w:hideMark/>
          </w:tcPr>
          <w:p w14:paraId="0E006552" w14:textId="08490AE5"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0.6</w:t>
            </w:r>
          </w:p>
        </w:tc>
        <w:tc>
          <w:tcPr>
            <w:tcW w:w="1300" w:type="dxa"/>
            <w:tcBorders>
              <w:top w:val="single" w:sz="4" w:space="0" w:color="auto"/>
              <w:left w:val="nil"/>
              <w:bottom w:val="nil"/>
              <w:right w:val="nil"/>
            </w:tcBorders>
            <w:shd w:val="clear" w:color="auto" w:fill="auto"/>
            <w:noWrap/>
            <w:vAlign w:val="bottom"/>
            <w:hideMark/>
          </w:tcPr>
          <w:p w14:paraId="403BA08E" w14:textId="5BD265AB"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0.0713</w:t>
            </w:r>
          </w:p>
        </w:tc>
        <w:tc>
          <w:tcPr>
            <w:tcW w:w="1300" w:type="dxa"/>
            <w:tcBorders>
              <w:top w:val="single" w:sz="4" w:space="0" w:color="auto"/>
              <w:left w:val="nil"/>
              <w:bottom w:val="nil"/>
              <w:right w:val="nil"/>
            </w:tcBorders>
            <w:shd w:val="clear" w:color="auto" w:fill="auto"/>
            <w:noWrap/>
            <w:vAlign w:val="bottom"/>
            <w:hideMark/>
          </w:tcPr>
          <w:p w14:paraId="4A8B300B" w14:textId="778D5DE5" w:rsidR="00911A03" w:rsidRPr="00911A03" w:rsidRDefault="00911A03" w:rsidP="00911A03">
            <w:pPr>
              <w:jc w:val="center"/>
              <w:rPr>
                <w:rFonts w:ascii="Calibri" w:eastAsia="Times New Roman" w:hAnsi="Calibri" w:cs="Calibri"/>
                <w:b/>
                <w:bCs/>
                <w:color w:val="000000"/>
                <w:sz w:val="20"/>
                <w:szCs w:val="20"/>
              </w:rPr>
            </w:pPr>
            <w:r w:rsidRPr="00911A03">
              <w:rPr>
                <w:rFonts w:ascii="Calibri" w:hAnsi="Calibri"/>
                <w:color w:val="000000"/>
                <w:sz w:val="20"/>
                <w:szCs w:val="20"/>
              </w:rPr>
              <w:t>-4.302</w:t>
            </w:r>
          </w:p>
        </w:tc>
        <w:tc>
          <w:tcPr>
            <w:tcW w:w="1300" w:type="dxa"/>
            <w:tcBorders>
              <w:top w:val="single" w:sz="4" w:space="0" w:color="auto"/>
              <w:left w:val="nil"/>
              <w:bottom w:val="nil"/>
              <w:right w:val="nil"/>
            </w:tcBorders>
            <w:shd w:val="clear" w:color="auto" w:fill="auto"/>
            <w:noWrap/>
            <w:vAlign w:val="bottom"/>
            <w:hideMark/>
          </w:tcPr>
          <w:p w14:paraId="58BEE246" w14:textId="207DA07E" w:rsidR="00911A03" w:rsidRPr="00911A03" w:rsidRDefault="00911A03" w:rsidP="00911A03">
            <w:pPr>
              <w:jc w:val="center"/>
              <w:rPr>
                <w:rFonts w:ascii="Calibri" w:eastAsia="Times New Roman" w:hAnsi="Calibri" w:cs="Calibri"/>
                <w:b/>
                <w:bCs/>
                <w:color w:val="000000"/>
                <w:sz w:val="20"/>
                <w:szCs w:val="20"/>
              </w:rPr>
            </w:pPr>
            <w:r w:rsidRPr="00911A03">
              <w:rPr>
                <w:rFonts w:ascii="Calibri" w:hAnsi="Calibri"/>
                <w:color w:val="000000"/>
                <w:sz w:val="20"/>
                <w:szCs w:val="20"/>
              </w:rPr>
              <w:t>0.0001</w:t>
            </w:r>
          </w:p>
        </w:tc>
      </w:tr>
      <w:tr w:rsidR="00911A03" w:rsidRPr="00F87424" w14:paraId="2C87A0E1" w14:textId="77777777" w:rsidTr="00911A03">
        <w:trPr>
          <w:trHeight w:val="320"/>
          <w:jc w:val="center"/>
        </w:trPr>
        <w:tc>
          <w:tcPr>
            <w:tcW w:w="2204" w:type="dxa"/>
            <w:tcBorders>
              <w:top w:val="nil"/>
              <w:left w:val="nil"/>
              <w:right w:val="nil"/>
            </w:tcBorders>
            <w:shd w:val="clear" w:color="auto" w:fill="auto"/>
            <w:noWrap/>
            <w:vAlign w:val="bottom"/>
            <w:hideMark/>
          </w:tcPr>
          <w:p w14:paraId="21B0FBB0" w14:textId="48C07ACA"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HOR/</w:t>
            </w:r>
            <w:proofErr w:type="spellStart"/>
            <w:r w:rsidRPr="00911A03">
              <w:rPr>
                <w:rFonts w:ascii="Calibri" w:hAnsi="Calibri"/>
                <w:color w:val="000000"/>
                <w:sz w:val="20"/>
                <w:szCs w:val="20"/>
              </w:rPr>
              <w:t>NORimmigrant</w:t>
            </w:r>
            <w:proofErr w:type="spellEnd"/>
          </w:p>
        </w:tc>
        <w:tc>
          <w:tcPr>
            <w:tcW w:w="1300" w:type="dxa"/>
            <w:tcBorders>
              <w:top w:val="nil"/>
              <w:left w:val="nil"/>
              <w:right w:val="nil"/>
            </w:tcBorders>
            <w:shd w:val="clear" w:color="auto" w:fill="auto"/>
            <w:noWrap/>
            <w:vAlign w:val="bottom"/>
            <w:hideMark/>
          </w:tcPr>
          <w:p w14:paraId="1DB46615" w14:textId="21F56D93"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0.532</w:t>
            </w:r>
          </w:p>
        </w:tc>
        <w:tc>
          <w:tcPr>
            <w:tcW w:w="1300" w:type="dxa"/>
            <w:tcBorders>
              <w:top w:val="nil"/>
              <w:left w:val="nil"/>
              <w:right w:val="nil"/>
            </w:tcBorders>
            <w:shd w:val="clear" w:color="auto" w:fill="auto"/>
            <w:noWrap/>
            <w:vAlign w:val="bottom"/>
            <w:hideMark/>
          </w:tcPr>
          <w:p w14:paraId="2CBCF09F" w14:textId="51B5554F"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0.0806</w:t>
            </w:r>
          </w:p>
        </w:tc>
        <w:tc>
          <w:tcPr>
            <w:tcW w:w="1300" w:type="dxa"/>
            <w:tcBorders>
              <w:top w:val="nil"/>
              <w:left w:val="nil"/>
              <w:right w:val="nil"/>
            </w:tcBorders>
            <w:shd w:val="clear" w:color="auto" w:fill="auto"/>
            <w:noWrap/>
            <w:vAlign w:val="bottom"/>
            <w:hideMark/>
          </w:tcPr>
          <w:p w14:paraId="6767D80E" w14:textId="0EC1D3AA"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4.163</w:t>
            </w:r>
          </w:p>
        </w:tc>
        <w:tc>
          <w:tcPr>
            <w:tcW w:w="1300" w:type="dxa"/>
            <w:tcBorders>
              <w:top w:val="nil"/>
              <w:left w:val="nil"/>
              <w:right w:val="nil"/>
            </w:tcBorders>
            <w:shd w:val="clear" w:color="auto" w:fill="auto"/>
            <w:noWrap/>
            <w:vAlign w:val="bottom"/>
            <w:hideMark/>
          </w:tcPr>
          <w:p w14:paraId="15D87831" w14:textId="3CC3488D"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0.0001</w:t>
            </w:r>
          </w:p>
        </w:tc>
      </w:tr>
      <w:tr w:rsidR="00911A03" w:rsidRPr="00F87424" w14:paraId="3F06A563" w14:textId="77777777" w:rsidTr="00911A03">
        <w:trPr>
          <w:trHeight w:val="320"/>
          <w:jc w:val="center"/>
        </w:trPr>
        <w:tc>
          <w:tcPr>
            <w:tcW w:w="2204" w:type="dxa"/>
            <w:tcBorders>
              <w:top w:val="nil"/>
              <w:left w:val="nil"/>
              <w:bottom w:val="single" w:sz="4" w:space="0" w:color="auto"/>
              <w:right w:val="nil"/>
            </w:tcBorders>
            <w:shd w:val="clear" w:color="auto" w:fill="auto"/>
            <w:noWrap/>
            <w:vAlign w:val="bottom"/>
            <w:hideMark/>
          </w:tcPr>
          <w:p w14:paraId="6A33B09A" w14:textId="18422FB9"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F1/</w:t>
            </w:r>
            <w:proofErr w:type="spellStart"/>
            <w:r w:rsidRPr="00911A03">
              <w:rPr>
                <w:rFonts w:ascii="Calibri" w:hAnsi="Calibri"/>
                <w:color w:val="000000"/>
                <w:sz w:val="20"/>
                <w:szCs w:val="20"/>
              </w:rPr>
              <w:t>NORimmigrant</w:t>
            </w:r>
            <w:proofErr w:type="spellEnd"/>
          </w:p>
        </w:tc>
        <w:tc>
          <w:tcPr>
            <w:tcW w:w="1300" w:type="dxa"/>
            <w:tcBorders>
              <w:top w:val="nil"/>
              <w:left w:val="nil"/>
              <w:bottom w:val="single" w:sz="4" w:space="0" w:color="auto"/>
              <w:right w:val="nil"/>
            </w:tcBorders>
            <w:shd w:val="clear" w:color="auto" w:fill="auto"/>
            <w:noWrap/>
            <w:vAlign w:val="bottom"/>
            <w:hideMark/>
          </w:tcPr>
          <w:p w14:paraId="5C0AEE1E" w14:textId="75F4E6CC"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0.888</w:t>
            </w:r>
          </w:p>
        </w:tc>
        <w:tc>
          <w:tcPr>
            <w:tcW w:w="1300" w:type="dxa"/>
            <w:tcBorders>
              <w:top w:val="nil"/>
              <w:left w:val="nil"/>
              <w:bottom w:val="single" w:sz="4" w:space="0" w:color="auto"/>
              <w:right w:val="nil"/>
            </w:tcBorders>
            <w:shd w:val="clear" w:color="auto" w:fill="auto"/>
            <w:noWrap/>
            <w:vAlign w:val="bottom"/>
            <w:hideMark/>
          </w:tcPr>
          <w:p w14:paraId="2A5DDD80" w14:textId="77FA0002"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0.1391</w:t>
            </w:r>
          </w:p>
        </w:tc>
        <w:tc>
          <w:tcPr>
            <w:tcW w:w="1300" w:type="dxa"/>
            <w:tcBorders>
              <w:top w:val="nil"/>
              <w:left w:val="nil"/>
              <w:bottom w:val="single" w:sz="4" w:space="0" w:color="auto"/>
              <w:right w:val="nil"/>
            </w:tcBorders>
            <w:shd w:val="clear" w:color="auto" w:fill="auto"/>
            <w:noWrap/>
            <w:vAlign w:val="bottom"/>
            <w:hideMark/>
          </w:tcPr>
          <w:p w14:paraId="6E0740DA" w14:textId="2D94386A" w:rsidR="00911A03" w:rsidRPr="00911A03" w:rsidRDefault="00911A03" w:rsidP="00911A03">
            <w:pPr>
              <w:jc w:val="center"/>
              <w:rPr>
                <w:rFonts w:ascii="Calibri" w:eastAsia="Times New Roman" w:hAnsi="Calibri" w:cs="Calibri"/>
                <w:b/>
                <w:bCs/>
                <w:color w:val="000000"/>
                <w:sz w:val="20"/>
                <w:szCs w:val="20"/>
              </w:rPr>
            </w:pPr>
            <w:r w:rsidRPr="00911A03">
              <w:rPr>
                <w:rFonts w:ascii="Calibri" w:hAnsi="Calibri"/>
                <w:color w:val="000000"/>
                <w:sz w:val="20"/>
                <w:szCs w:val="20"/>
              </w:rPr>
              <w:t>-0.761</w:t>
            </w:r>
          </w:p>
        </w:tc>
        <w:tc>
          <w:tcPr>
            <w:tcW w:w="1300" w:type="dxa"/>
            <w:tcBorders>
              <w:top w:val="nil"/>
              <w:left w:val="nil"/>
              <w:bottom w:val="single" w:sz="4" w:space="0" w:color="auto"/>
              <w:right w:val="nil"/>
            </w:tcBorders>
            <w:shd w:val="clear" w:color="auto" w:fill="auto"/>
            <w:noWrap/>
            <w:vAlign w:val="bottom"/>
            <w:hideMark/>
          </w:tcPr>
          <w:p w14:paraId="274FE4BB" w14:textId="340E2FD4" w:rsidR="00911A03" w:rsidRPr="00911A03" w:rsidRDefault="00911A03" w:rsidP="00911A03">
            <w:pPr>
              <w:jc w:val="center"/>
              <w:rPr>
                <w:rFonts w:ascii="Calibri" w:eastAsia="Times New Roman" w:hAnsi="Calibri" w:cs="Calibri"/>
                <w:b/>
                <w:bCs/>
                <w:color w:val="000000"/>
                <w:sz w:val="20"/>
                <w:szCs w:val="20"/>
              </w:rPr>
            </w:pPr>
            <w:r w:rsidRPr="00911A03">
              <w:rPr>
                <w:rFonts w:ascii="Calibri" w:hAnsi="Calibri"/>
                <w:color w:val="000000"/>
                <w:sz w:val="20"/>
                <w:szCs w:val="20"/>
              </w:rPr>
              <w:t>0.7268</w:t>
            </w:r>
          </w:p>
        </w:tc>
      </w:tr>
    </w:tbl>
    <w:p w14:paraId="18944771" w14:textId="0B85831D" w:rsidR="00F87424" w:rsidRDefault="00F87424" w:rsidP="00847D0E">
      <w:pPr>
        <w:pStyle w:val="EndNoteBibliography"/>
        <w:ind w:firstLine="720"/>
      </w:pPr>
    </w:p>
    <w:p w14:paraId="062805C8" w14:textId="77777777" w:rsidR="00F87424" w:rsidRDefault="00F87424" w:rsidP="00911A03">
      <w:pPr>
        <w:pStyle w:val="EndNoteBibliography"/>
      </w:pPr>
    </w:p>
    <w:p w14:paraId="1377B219" w14:textId="6CA6C7C3" w:rsidR="00847D0E" w:rsidRPr="00847D0E" w:rsidRDefault="00847D0E" w:rsidP="00847D0E">
      <w:pPr>
        <w:pStyle w:val="EndNoteBibliography"/>
        <w:ind w:firstLine="720"/>
      </w:pPr>
      <w:r>
        <w:t>Together these results suggest that both F</w:t>
      </w:r>
      <w:r w:rsidRPr="00847D0E">
        <w:rPr>
          <w:vertAlign w:val="subscript"/>
        </w:rPr>
        <w:t>1</w:t>
      </w:r>
      <w:r>
        <w:t xml:space="preserve">s and NOR immigrants have significantly greater fitness than HORs (p-value = </w:t>
      </w:r>
      <w:r w:rsidR="00F87424">
        <w:t>&lt;0.0001)</w:t>
      </w:r>
      <w:r>
        <w:t xml:space="preserve">. HORs are estimated to have </w:t>
      </w:r>
      <w:r w:rsidR="00911A03">
        <w:t>60</w:t>
      </w:r>
      <w:r>
        <w:t xml:space="preserve">% and </w:t>
      </w:r>
      <w:r w:rsidR="00911A03">
        <w:t>53</w:t>
      </w:r>
      <w:r>
        <w:t>% of the returning adult offspring</w:t>
      </w:r>
      <w:r w:rsidR="00CF6350">
        <w:t xml:space="preserve"> (TLF)</w:t>
      </w:r>
      <w:r>
        <w:t xml:space="preserve"> of F1s and NOR immigrants respectively from 2012 to 2015. While F</w:t>
      </w:r>
      <w:r w:rsidRPr="00847D0E">
        <w:rPr>
          <w:vertAlign w:val="subscript"/>
        </w:rPr>
        <w:t>1</w:t>
      </w:r>
      <w:r>
        <w:t xml:space="preserve"> fitness was somewhat lower than NOR immigrant fitness (F1 fitness / NOR immigrant fitness *100 = </w:t>
      </w:r>
      <w:r w:rsidR="00911A03">
        <w:t>89</w:t>
      </w:r>
      <w:r>
        <w:t>%), this difference was not significant (p-value = 0.</w:t>
      </w:r>
      <w:r w:rsidR="00911A03">
        <w:t>73</w:t>
      </w:r>
      <w:r>
        <w:t xml:space="preserve">). </w:t>
      </w:r>
    </w:p>
    <w:p w14:paraId="28F2A722" w14:textId="77777777" w:rsidR="00847D0E" w:rsidRPr="00E53F94" w:rsidRDefault="00847D0E" w:rsidP="00252E5C">
      <w:pPr>
        <w:pStyle w:val="EndNoteBibliography"/>
      </w:pPr>
    </w:p>
    <w:p w14:paraId="19D9549B" w14:textId="72F3CEAF" w:rsidR="00CF6350" w:rsidRDefault="00CF6350" w:rsidP="00580F9B">
      <w:pPr>
        <w:pStyle w:val="EndNoteBibliography"/>
        <w:rPr>
          <w:b/>
          <w:bCs/>
        </w:rPr>
      </w:pPr>
      <w:r>
        <w:rPr>
          <w:b/>
          <w:bCs/>
        </w:rPr>
        <w:t>Conclusions</w:t>
      </w:r>
    </w:p>
    <w:p w14:paraId="3B31ADF9" w14:textId="638EA8EF" w:rsidR="00CF6350" w:rsidRDefault="00CF6350" w:rsidP="00580F9B">
      <w:pPr>
        <w:pStyle w:val="EndNoteBibliography"/>
      </w:pPr>
      <w:r>
        <w:tab/>
        <w:t xml:space="preserve">NOR immigrants produce nearly twice as many returning adult offspring as their HOR counterparts released above Cougar Dam. However, these fitness differences appear to diminish after just a single generation in natural conditions: the first generation NOR offspring of HOR salmon reintroduced above Cougar Dam are nearly as fit as NOR immigrants. While our data do not allow us to parse phenotypic plasticity from adaptation, these results suggest that </w:t>
      </w:r>
      <w:r>
        <w:rPr>
          <w:i/>
          <w:iCs/>
        </w:rPr>
        <w:t xml:space="preserve">adaptation to natural conditions among the offspring of captive reared salmon may occur as rapidly as domestication occurs in the hatchery. </w:t>
      </w:r>
      <w:r>
        <w:t xml:space="preserve">Importantly, the extent to which this finding applies to other reintroductions cannot be predicted, as it depends critically on the genetic characteristics of the hatchery broodstock and the extent to which NOR immigrants are representative of wild, locally-adapted salmon. </w:t>
      </w:r>
    </w:p>
    <w:p w14:paraId="248A1759" w14:textId="77777777" w:rsidR="00CF6350" w:rsidRPr="00CF6350" w:rsidRDefault="00CF6350" w:rsidP="00580F9B">
      <w:pPr>
        <w:pStyle w:val="EndNoteBibliography"/>
      </w:pPr>
    </w:p>
    <w:p w14:paraId="02C8987A" w14:textId="77777777" w:rsidR="003E02A6" w:rsidRDefault="003E02A6">
      <w:pPr>
        <w:rPr>
          <w:rFonts w:ascii="Calibri" w:hAnsi="Calibri" w:cs="Calibri"/>
          <w:b/>
          <w:bCs/>
        </w:rPr>
      </w:pPr>
      <w:r>
        <w:rPr>
          <w:b/>
          <w:bCs/>
        </w:rPr>
        <w:br w:type="page"/>
      </w:r>
    </w:p>
    <w:p w14:paraId="3218B123" w14:textId="51C80DDC" w:rsidR="00580F9B" w:rsidRPr="00580F9B" w:rsidRDefault="00580F9B" w:rsidP="00580F9B">
      <w:pPr>
        <w:pStyle w:val="EndNoteBibliography"/>
        <w:rPr>
          <w:b/>
          <w:bCs/>
        </w:rPr>
      </w:pPr>
      <w:r>
        <w:rPr>
          <w:b/>
          <w:bCs/>
        </w:rPr>
        <w:lastRenderedPageBreak/>
        <w:t>Caveats/Questions</w:t>
      </w:r>
    </w:p>
    <w:p w14:paraId="7D6178F4" w14:textId="480D4173" w:rsidR="00580F9B" w:rsidRPr="00580F9B" w:rsidRDefault="00580F9B" w:rsidP="00580F9B">
      <w:pPr>
        <w:pStyle w:val="EndNoteBibliography"/>
        <w:rPr>
          <w:i/>
          <w:iCs/>
        </w:rPr>
      </w:pPr>
      <w:r w:rsidRPr="00580F9B">
        <w:rPr>
          <w:i/>
          <w:iCs/>
        </w:rPr>
        <w:t xml:space="preserve">(1) How confident are we that can correctly identify NOR immigrants? </w:t>
      </w:r>
    </w:p>
    <w:p w14:paraId="4DDEFE97" w14:textId="77777777" w:rsidR="006E4E40" w:rsidRDefault="00580F9B" w:rsidP="00580F9B">
      <w:pPr>
        <w:pStyle w:val="EndNoteBibliography"/>
        <w:ind w:firstLine="720"/>
      </w:pPr>
      <w:r>
        <w:t xml:space="preserve">We are primarily focused on “non-exclusion probabilities” when we examine our assignment protocol, which describe type I error rates, e.g. how likely is a given offspring to be assigned spuriously to a parent. However, we do not carefully examine type II error, which would falsely identify NOR descendants of HOR salmon released above the dam as NOR immigrants. </w:t>
      </w:r>
      <w:r w:rsidR="00A27766">
        <w:t xml:space="preserve">While type II error rates for Colony are expected to be low given the information content of our dataset </w:t>
      </w:r>
      <w:r w:rsidR="00A27766">
        <w:fldChar w:fldCharType="begin"/>
      </w:r>
      <w:r w:rsidR="00A27766">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A27766">
        <w:fldChar w:fldCharType="separate"/>
      </w:r>
      <w:r w:rsidR="00A27766">
        <w:rPr>
          <w:noProof/>
        </w:rPr>
        <w:t>(Harrison et al. 2013)</w:t>
      </w:r>
      <w:r w:rsidR="00A27766">
        <w:fldChar w:fldCharType="end"/>
      </w:r>
      <w:r>
        <w:t xml:space="preserve">, our requirement of no more than a single mismatch per parent-offspring pair in addition to the assignments </w:t>
      </w:r>
      <w:r w:rsidR="006E4E40">
        <w:t>cutoffs determined</w:t>
      </w:r>
      <w:r>
        <w:t xml:space="preserve"> by Colony and Cervus may inflate our type II error rate. </w:t>
      </w:r>
    </w:p>
    <w:p w14:paraId="77909203" w14:textId="3E19E36C" w:rsidR="00580F9B" w:rsidRDefault="00A27766" w:rsidP="00580F9B">
      <w:pPr>
        <w:pStyle w:val="EndNoteBibliography"/>
        <w:ind w:firstLine="720"/>
      </w:pPr>
      <w:r>
        <w:t>While our ability to identify trends in the proportion of NOR immigrant over time at the Cougar trap suggests that many NOR immigrants are correctly identified, any F1s</w:t>
      </w:r>
      <w:r w:rsidR="006E4E40">
        <w:t>/</w:t>
      </w:r>
      <w:r>
        <w:t xml:space="preserve">F2s falsely called NOR immigrants would lead to type II error in our </w:t>
      </w:r>
      <w:r w:rsidR="000172B6">
        <w:t>principal</w:t>
      </w:r>
      <w:r>
        <w:t xml:space="preserve"> question by reducing the apparent difference in fitness between F1s and NOR immigrants</w:t>
      </w:r>
      <w:r w:rsidR="003E02A6">
        <w:t xml:space="preserve"> (e.g. some F1s are spuriously lumped with NOR immigrants)</w:t>
      </w:r>
      <w:r>
        <w:t xml:space="preserve">. </w:t>
      </w:r>
      <w:r w:rsidR="00580F9B">
        <w:t>We would need to take some time to explore type II error rates</w:t>
      </w:r>
      <w:r>
        <w:t xml:space="preserve"> in the final pedigree before being confident </w:t>
      </w:r>
      <w:r w:rsidR="000172B6">
        <w:t>enough</w:t>
      </w:r>
      <w:r>
        <w:t xml:space="preserve"> our results</w:t>
      </w:r>
      <w:r w:rsidR="000172B6">
        <w:t xml:space="preserve"> to publish a manuscript</w:t>
      </w:r>
      <w:r>
        <w:t>.</w:t>
      </w:r>
    </w:p>
    <w:p w14:paraId="3582F8EC" w14:textId="2857F9E3" w:rsidR="006E4E40" w:rsidRDefault="006E4E40" w:rsidP="00580F9B">
      <w:pPr>
        <w:pStyle w:val="EndNoteBibliography"/>
        <w:ind w:firstLine="720"/>
      </w:pPr>
      <w:r>
        <w:t xml:space="preserve">Another challenge is the presence of </w:t>
      </w:r>
      <w:proofErr w:type="spellStart"/>
      <w:r>
        <w:t>adfluvial</w:t>
      </w:r>
      <w:proofErr w:type="spellEnd"/>
      <w:r>
        <w:t xml:space="preserve"> females and precocial males. I think we are okay here. While the small numbers of </w:t>
      </w:r>
      <w:proofErr w:type="spellStart"/>
      <w:r>
        <w:t>adfluvials</w:t>
      </w:r>
      <w:proofErr w:type="spellEnd"/>
      <w:r>
        <w:t xml:space="preserve"> and </w:t>
      </w:r>
      <w:proofErr w:type="spellStart"/>
      <w:r>
        <w:t>precocials</w:t>
      </w:r>
      <w:proofErr w:type="spellEnd"/>
      <w:r>
        <w:t xml:space="preserve"> are relevant to broader questions about the productivity of the above dam population, to falsely identify offspring of these fish as an NOR immigrant </w:t>
      </w:r>
      <w:r w:rsidR="0020765A">
        <w:t xml:space="preserve">because we don’t sample their </w:t>
      </w:r>
      <w:proofErr w:type="spellStart"/>
      <w:r w:rsidR="0020765A">
        <w:t>adfluvial</w:t>
      </w:r>
      <w:proofErr w:type="spellEnd"/>
      <w:r w:rsidR="0020765A">
        <w:t xml:space="preserve">/precocial parent </w:t>
      </w:r>
      <w:r>
        <w:t xml:space="preserve">would require </w:t>
      </w:r>
      <w:r w:rsidR="0020765A" w:rsidRPr="0020765A">
        <w:t>both parents to be unsampled</w:t>
      </w:r>
      <w:r w:rsidR="0020765A">
        <w:t xml:space="preserve">. For example, even in the generous case where 10% of successful female spawners are </w:t>
      </w:r>
      <w:proofErr w:type="spellStart"/>
      <w:r w:rsidR="0020765A">
        <w:t>adfluvial</w:t>
      </w:r>
      <w:proofErr w:type="spellEnd"/>
      <w:r w:rsidR="0020765A">
        <w:t xml:space="preserve"> and 10% of successful male spawners are precocial, only 1% (e.g. 10% x 10%) of offspring would descend from </w:t>
      </w:r>
      <w:proofErr w:type="spellStart"/>
      <w:r w:rsidR="0020765A">
        <w:t>adfluvial</w:t>
      </w:r>
      <w:proofErr w:type="spellEnd"/>
      <w:r w:rsidR="0020765A">
        <w:t xml:space="preserve"> x precocial mate pairs and be falsely identified as NOR immigrants because </w:t>
      </w:r>
      <w:r w:rsidR="000172B6">
        <w:t>both parents were</w:t>
      </w:r>
      <w:r w:rsidR="0020765A">
        <w:t xml:space="preserve"> </w:t>
      </w:r>
      <w:r w:rsidR="000172B6">
        <w:t>not sampled</w:t>
      </w:r>
      <w:r w:rsidR="0020765A">
        <w:t>.</w:t>
      </w:r>
    </w:p>
    <w:p w14:paraId="5757874E" w14:textId="77777777" w:rsidR="00580F9B" w:rsidRDefault="00580F9B" w:rsidP="00580F9B"/>
    <w:p w14:paraId="1F6A35E2" w14:textId="6C40287B" w:rsidR="00580F9B" w:rsidRDefault="00580F9B" w:rsidP="00580F9B">
      <w:pPr>
        <w:rPr>
          <w:i/>
          <w:iCs/>
        </w:rPr>
      </w:pPr>
      <w:r w:rsidRPr="00580F9B">
        <w:rPr>
          <w:i/>
          <w:iCs/>
        </w:rPr>
        <w:t xml:space="preserve">(2) Are NOR immigrants representative of wild, locally-adapted salmon? </w:t>
      </w:r>
    </w:p>
    <w:p w14:paraId="4E3AA4E3" w14:textId="58933560" w:rsidR="00AF2754" w:rsidRDefault="00580F9B" w:rsidP="00580F9B">
      <w:r>
        <w:tab/>
      </w:r>
      <w:r w:rsidR="009706DA">
        <w:t>A</w:t>
      </w:r>
      <w:r>
        <w:t>ssum</w:t>
      </w:r>
      <w:r w:rsidR="00556BD2">
        <w:t>ing</w:t>
      </w:r>
      <w:r>
        <w:t xml:space="preserve"> NOR immigrants are correctly identified</w:t>
      </w:r>
      <w:r w:rsidR="009706DA">
        <w:t xml:space="preserve"> (see above), are they a good stand-in for wild, locally adapted salmon?</w:t>
      </w:r>
      <w:r w:rsidR="001D340D">
        <w:t xml:space="preserve"> And, importantly</w:t>
      </w:r>
      <w:r w:rsidR="00281603">
        <w:t>,</w:t>
      </w:r>
      <w:r w:rsidR="001D340D">
        <w:t xml:space="preserve"> </w:t>
      </w:r>
      <w:r w:rsidR="00281603">
        <w:t>is the NOR immigrant vs F1 comparison appropriate</w:t>
      </w:r>
      <w:r w:rsidR="001D340D">
        <w:t>?</w:t>
      </w:r>
      <w:r w:rsidR="009706DA">
        <w:t xml:space="preserve"> I’m inclined to believe that they are about as good as one can get given the history of hatchery influence in the region</w:t>
      </w:r>
      <w:r w:rsidR="000172B6">
        <w:t xml:space="preserve"> </w:t>
      </w:r>
      <w:r w:rsidR="00AF2754">
        <w:t>and the limits of experimental design</w:t>
      </w:r>
      <w:r w:rsidR="000172B6">
        <w:t>,</w:t>
      </w:r>
      <w:r w:rsidR="009706DA">
        <w:t xml:space="preserve"> but I think this is up for debate. </w:t>
      </w:r>
    </w:p>
    <w:p w14:paraId="6245F591" w14:textId="77777777" w:rsidR="00AF2754" w:rsidRDefault="00AF2754" w:rsidP="00AF2754"/>
    <w:p w14:paraId="0E64F474" w14:textId="0BA4BE18" w:rsidR="00AF2754" w:rsidRDefault="00AF2754" w:rsidP="00AF2754">
      <w:r>
        <w:t>Hatchery Influence:</w:t>
      </w:r>
    </w:p>
    <w:p w14:paraId="05FBEDE7" w14:textId="77777777" w:rsidR="0032561A" w:rsidRDefault="0032561A" w:rsidP="0032561A">
      <w:pPr>
        <w:ind w:firstLine="720"/>
      </w:pPr>
      <w:r>
        <w:t xml:space="preserve">Is there even such a thing as wild, locally-adapted salmon on the McKenzie? To what extent has hatchery influence and stock transfers eroded local adaptation? </w:t>
      </w:r>
    </w:p>
    <w:p w14:paraId="2A851FFC" w14:textId="7899B052" w:rsidR="00E759B1" w:rsidRDefault="009706DA" w:rsidP="0032561A">
      <w:pPr>
        <w:ind w:firstLine="720"/>
      </w:pPr>
      <w:r>
        <w:t xml:space="preserve">The percent of hatchery origin spawners in </w:t>
      </w:r>
      <w:r w:rsidR="00281603">
        <w:t xml:space="preserve">recent years in </w:t>
      </w:r>
      <w:r>
        <w:t xml:space="preserve">the upper </w:t>
      </w:r>
      <w:r w:rsidR="00BE1410">
        <w:t xml:space="preserve">(above </w:t>
      </w:r>
      <w:proofErr w:type="spellStart"/>
      <w:r w:rsidR="00BE1410">
        <w:t>Leaburg</w:t>
      </w:r>
      <w:proofErr w:type="spellEnd"/>
      <w:r w:rsidR="00BE1410">
        <w:t xml:space="preserve"> Dam) </w:t>
      </w:r>
      <w:r>
        <w:t xml:space="preserve">McKenzie is </w:t>
      </w:r>
      <w:r w:rsidR="000172B6">
        <w:t xml:space="preserve">relatively </w:t>
      </w:r>
      <w:r>
        <w:t>low</w:t>
      </w:r>
      <w:r w:rsidR="000172B6">
        <w:t xml:space="preserve"> for the region</w:t>
      </w:r>
      <w:r>
        <w:t xml:space="preserve"> (</w:t>
      </w:r>
      <w:proofErr w:type="spellStart"/>
      <w:r>
        <w:t>pHOS</w:t>
      </w:r>
      <w:proofErr w:type="spellEnd"/>
      <w:r>
        <w:t xml:space="preserve"> </w:t>
      </w:r>
      <w:r w:rsidR="00BE1410">
        <w:t>~27% (range 15-45%)</w:t>
      </w:r>
      <w:r>
        <w:t>)</w:t>
      </w:r>
      <w:r w:rsidR="00556BD2">
        <w:t xml:space="preserve"> </w:t>
      </w:r>
      <w:r w:rsidR="00BE1410">
        <w:fldChar w:fldCharType="begin"/>
      </w:r>
      <w:r w:rsidR="00BE1410">
        <w:instrText xml:space="preserve"> ADDIN EN.CITE &lt;EndNote&gt;&lt;Cite&gt;&lt;Author&gt;Bowerman&lt;/Author&gt;&lt;Year&gt;2018&lt;/Year&gt;&lt;RecNum&gt;1579&lt;/RecNum&gt;&lt;DisplayText&gt;(Bowerman et al. 2018)&lt;/DisplayText&gt;&lt;record&gt;&lt;rec-number&gt;1579&lt;/rec-number&gt;&lt;foreign-keys&gt;&lt;key app="EN" db-id="fstdwt0t3xzrskewzvmxpsf80xx25990rfrd" timestamp="1671157034"&gt;1579&lt;/key&gt;&lt;/foreign-keys&gt;&lt;ref-type name="Journal Article"&gt;17&lt;/ref-type&gt;&lt;contributors&gt;&lt;authors&gt;&lt;author&gt;Bowerman, Tracy&lt;/author&gt;&lt;author&gt;Roumasset, Adrienne&lt;/author&gt;&lt;author&gt;Keefer, Matthew L&lt;/author&gt;&lt;author&gt;Sharpe, Cameron S&lt;/author&gt;&lt;author&gt;Caudill, Christopher C&lt;/author&gt;&lt;/authors&gt;&lt;/contributors&gt;&lt;titles&gt;&lt;title&gt;Prespawn mortality of female Chinook salmon increases with water temperature and percent hatchery origin&lt;/title&gt;&lt;secondary-title&gt;Transactions of the American Fisheries Society&lt;/secondary-title&gt;&lt;/titles&gt;&lt;periodical&gt;&lt;full-title&gt;Transactions of the American Fisheries Society&lt;/full-title&gt;&lt;/periodical&gt;&lt;pages&gt;31-42&lt;/pages&gt;&lt;volume&gt;147&lt;/volume&gt;&lt;number&gt;1&lt;/number&gt;&lt;dates&gt;&lt;year&gt;2018&lt;/year&gt;&lt;/dates&gt;&lt;isbn&gt;0002-8487&lt;/isbn&gt;&lt;urls&gt;&lt;/urls&gt;&lt;/record&gt;&lt;/Cite&gt;&lt;/EndNote&gt;</w:instrText>
      </w:r>
      <w:r w:rsidR="00BE1410">
        <w:fldChar w:fldCharType="separate"/>
      </w:r>
      <w:r w:rsidR="00BE1410">
        <w:rPr>
          <w:noProof/>
        </w:rPr>
        <w:t>(Bowerman et al. 2018)</w:t>
      </w:r>
      <w:r w:rsidR="00BE1410">
        <w:fldChar w:fldCharType="end"/>
      </w:r>
      <w:r w:rsidR="00BE1410">
        <w:t xml:space="preserve">. </w:t>
      </w:r>
      <w:r>
        <w:t xml:space="preserve">Furthermore, the McKenzie </w:t>
      </w:r>
      <w:r w:rsidR="009B3938">
        <w:t>sub-</w:t>
      </w:r>
      <w:r>
        <w:t>basin</w:t>
      </w:r>
      <w:r w:rsidR="009B3938">
        <w:t xml:space="preserve"> is the only Willamette tributary that is known to have sustained natural production </w:t>
      </w:r>
      <w:r w:rsidR="00556BD2">
        <w:t xml:space="preserve">throughout the twentieth century </w:t>
      </w:r>
      <w:r w:rsidR="00E759B1">
        <w:fldChar w:fldCharType="begin"/>
      </w:r>
      <w:r w:rsidR="00E759B1">
        <w:instrText xml:space="preserve"> ADDIN EN.CITE &lt;EndNote&gt;&lt;Cite&gt;&lt;Author&gt;NMFS&lt;/Author&gt;&lt;Year&gt;2006&lt;/Year&gt;&lt;RecNum&gt;1580&lt;/RecNum&gt;&lt;DisplayText&gt;(NMFS 2006)&lt;/DisplayText&gt;&lt;record&gt;&lt;rec-number&gt;1580&lt;/rec-number&gt;&lt;foreign-keys&gt;&lt;key app="EN" db-id="fstdwt0t3xzrskewzvmxpsf80xx25990rfrd" timestamp="1671159824"&gt;1580&lt;/key&gt;&lt;/foreign-keys&gt;&lt;ref-type name="Journal Article"&gt;17&lt;/ref-type&gt;&lt;contributors&gt;&lt;authors&gt;&lt;author&gt;NMFS&lt;/author&gt;&lt;/authors&gt;&lt;/contributors&gt;&lt;titles&gt;&lt;title&gt;Historical Population Structure of Pacific Salmonids in the Willamette River and Lower Columbia River Basins &lt;/title&gt;&lt;secondary-title&gt;NOAA Technical Memorandum NMFS-NWFSC-73&lt;/secondary-title&gt;&lt;/titles&gt;&lt;periodical&gt;&lt;full-title&gt;NOAA Technical Memorandum NMFS-NWFSC-73&lt;/full-title&gt;&lt;/periodical&gt;&lt;dates&gt;&lt;year&gt;2006&lt;/year&gt;&lt;/dates&gt;&lt;urls&gt;&lt;/urls&gt;&lt;/record&gt;&lt;/Cite&gt;&lt;/EndNote&gt;</w:instrText>
      </w:r>
      <w:r w:rsidR="00E759B1">
        <w:fldChar w:fldCharType="separate"/>
      </w:r>
      <w:r w:rsidR="00E759B1">
        <w:rPr>
          <w:noProof/>
        </w:rPr>
        <w:t>(NMFS 2006)</w:t>
      </w:r>
      <w:r w:rsidR="00E759B1">
        <w:fldChar w:fldCharType="end"/>
      </w:r>
      <w:r w:rsidR="00556BD2">
        <w:t xml:space="preserve"> and</w:t>
      </w:r>
      <w:r>
        <w:t xml:space="preserve"> </w:t>
      </w:r>
      <w:r w:rsidR="00556BD2">
        <w:t>the majority of salmon that return to the McKenzie have been naturally produced since at least 2002</w:t>
      </w:r>
      <w:r w:rsidR="00281603">
        <w:t xml:space="preserve">, </w:t>
      </w:r>
      <w:r w:rsidR="001D340D">
        <w:t xml:space="preserve">when marking of </w:t>
      </w:r>
      <w:r w:rsidR="00524E3A">
        <w:t xml:space="preserve">returning </w:t>
      </w:r>
      <w:r w:rsidR="001D340D">
        <w:t xml:space="preserve">HOR salmon became reliable </w:t>
      </w:r>
      <w:r w:rsidR="00556BD2">
        <w:fldChar w:fldCharType="begin"/>
      </w:r>
      <w:r w:rsidR="00556BD2">
        <w:instrText xml:space="preserve"> ADDIN EN.CITE &lt;EndNote&gt;&lt;Cite&gt;&lt;Author&gt;Johnson&lt;/Author&gt;&lt;Year&gt;2010&lt;/Year&gt;&lt;RecNum&gt;1565&lt;/RecNum&gt;&lt;DisplayText&gt;(Johnson and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EndNote&gt;</w:instrText>
      </w:r>
      <w:r w:rsidR="00556BD2">
        <w:fldChar w:fldCharType="separate"/>
      </w:r>
      <w:r w:rsidR="00556BD2">
        <w:rPr>
          <w:noProof/>
        </w:rPr>
        <w:t>(Johnson and Friesen 2010)</w:t>
      </w:r>
      <w:r w:rsidR="00556BD2">
        <w:fldChar w:fldCharType="end"/>
      </w:r>
      <w:r w:rsidR="00556BD2">
        <w:t>.</w:t>
      </w:r>
      <w:r w:rsidR="003E02A6">
        <w:t xml:space="preserve"> This suggests there is, at least, the potential for the retention of adaptive variants in the McKenzie.</w:t>
      </w:r>
    </w:p>
    <w:p w14:paraId="4F98604B" w14:textId="0D06511F" w:rsidR="00AF2754" w:rsidRDefault="00E759B1" w:rsidP="00580F9B">
      <w:r>
        <w:tab/>
        <w:t xml:space="preserve">I think the extent to which stock transfers (see </w:t>
      </w:r>
      <w:r w:rsidR="0032561A">
        <w:t xml:space="preserve">Broodstock Integration section </w:t>
      </w:r>
      <w:r>
        <w:t>below), high hatchery production and low natural production has eliminated local</w:t>
      </w:r>
      <w:r w:rsidR="001D340D">
        <w:t>ly</w:t>
      </w:r>
      <w:r>
        <w:t xml:space="preserve"> adaptati</w:t>
      </w:r>
      <w:r w:rsidR="001D340D">
        <w:t xml:space="preserve">ve genetic </w:t>
      </w:r>
      <w:r w:rsidR="001D340D">
        <w:lastRenderedPageBreak/>
        <w:t xml:space="preserve">variants </w:t>
      </w:r>
      <w:r w:rsidR="004A45C3">
        <w:t xml:space="preserve">among </w:t>
      </w:r>
      <w:r w:rsidR="001D340D">
        <w:t>naturally produced fish</w:t>
      </w:r>
      <w:r w:rsidR="004A45C3">
        <w:t xml:space="preserve"> </w:t>
      </w:r>
      <w:r>
        <w:t>at the sub basin level</w:t>
      </w:r>
      <w:r w:rsidR="00281603">
        <w:t xml:space="preserve"> in the Willamette</w:t>
      </w:r>
      <w:r>
        <w:t xml:space="preserve">, and how much differentiation has accumulated since these stock transfers stopped (either through selection or drift) </w:t>
      </w:r>
      <w:r w:rsidR="004A45C3">
        <w:t>are</w:t>
      </w:r>
      <w:r>
        <w:t xml:space="preserve"> </w:t>
      </w:r>
      <w:r w:rsidR="00281603">
        <w:t xml:space="preserve">still </w:t>
      </w:r>
      <w:r>
        <w:t>open question</w:t>
      </w:r>
      <w:r w:rsidR="004A45C3">
        <w:t>s</w:t>
      </w:r>
      <w:r>
        <w:t xml:space="preserve">. </w:t>
      </w:r>
      <w:r w:rsidR="004A45C3">
        <w:t xml:space="preserve">Differentiation at microsatellites suggest that there is structure among Upper Willamette tributaries </w:t>
      </w:r>
      <w:r w:rsidR="004A45C3">
        <w:fldChar w:fldCharType="begin"/>
      </w:r>
      <w:r w:rsidR="004A45C3">
        <w:instrText xml:space="preserve"> ADDIN EN.CITE &lt;EndNote&gt;&lt;Cite&gt;&lt;Author&gt;Johnson&lt;/Author&gt;&lt;Year&gt;2014&lt;/Year&gt;&lt;RecNum&gt;1581&lt;/RecNum&gt;&lt;DisplayText&gt;(Johnson and Friesen 2014)&lt;/DisplayText&gt;&lt;record&gt;&lt;rec-number&gt;1581&lt;/rec-number&gt;&lt;foreign-keys&gt;&lt;key app="EN" db-id="fstdwt0t3xzrskewzvmxpsf80xx25990rfrd" timestamp="1671160212"&gt;1581&lt;/key&gt;&lt;key app="ENWeb" db-id=""&gt;0&lt;/key&gt;&lt;/foreign-keys&gt;&lt;ref-type name="Journal Article"&gt;17&lt;/ref-type&gt;&lt;contributors&gt;&lt;authors&gt;&lt;author&gt;Johnson, Marc A.&lt;/author&gt;&lt;author&gt;Friesen, Thomas A.&lt;/author&gt;&lt;/authors&gt;&lt;/contributors&gt;&lt;titles&gt;&lt;title&gt;Genetic Diversity and Population Structure of Spring Chinook Salmon from the Upper Willamette River, Oregon&lt;/title&gt;&lt;secondary-title&gt;North American Journal of Fisheries Management&lt;/secondary-title&gt;&lt;/titles&gt;&lt;periodical&gt;&lt;full-title&gt;North American Journal of Fisheries Management&lt;/full-title&gt;&lt;/periodical&gt;&lt;pages&gt;853-862&lt;/pages&gt;&lt;volume&gt;34&lt;/volume&gt;&lt;number&gt;4&lt;/number&gt;&lt;section&gt;853&lt;/section&gt;&lt;dates&gt;&lt;year&gt;2014&lt;/year&gt;&lt;/dates&gt;&lt;isbn&gt;0275-5947&amp;#xD;1548-8675&lt;/isbn&gt;&lt;urls&gt;&lt;/urls&gt;&lt;electronic-resource-num&gt;10.1080/02755947.2014.920739&lt;/electronic-resource-num&gt;&lt;/record&gt;&lt;/Cite&gt;&lt;/EndNote&gt;</w:instrText>
      </w:r>
      <w:r w:rsidR="004A45C3">
        <w:fldChar w:fldCharType="separate"/>
      </w:r>
      <w:r w:rsidR="004A45C3">
        <w:rPr>
          <w:noProof/>
        </w:rPr>
        <w:t>(Johnson and Friesen 2014)</w:t>
      </w:r>
      <w:r w:rsidR="004A45C3">
        <w:fldChar w:fldCharType="end"/>
      </w:r>
      <w:r w:rsidR="004A45C3">
        <w:t xml:space="preserve">, but no differentiation between hatchery stocks and NOR fish within a sub-basin. However, non-significant </w:t>
      </w:r>
      <w:proofErr w:type="spellStart"/>
      <w:r w:rsidR="004A45C3">
        <w:t>Fst</w:t>
      </w:r>
      <w:proofErr w:type="spellEnd"/>
      <w:r w:rsidR="004A45C3">
        <w:t xml:space="preserve"> </w:t>
      </w:r>
      <w:r w:rsidR="0032561A">
        <w:t xml:space="preserve">at </w:t>
      </w:r>
      <w:r w:rsidR="001D340D">
        <w:t>neutral markers</w:t>
      </w:r>
      <w:r w:rsidR="004A45C3">
        <w:t xml:space="preserve"> </w:t>
      </w:r>
      <w:r w:rsidR="0032561A">
        <w:t xml:space="preserve">and high gene flow </w:t>
      </w:r>
      <w:r w:rsidR="004A45C3">
        <w:t xml:space="preserve">does not </w:t>
      </w:r>
      <w:r w:rsidR="0032561A">
        <w:t xml:space="preserve">always </w:t>
      </w:r>
      <w:r w:rsidR="004A45C3">
        <w:t>preclude differentiation at genomic regions under selection</w:t>
      </w:r>
      <w:r w:rsidR="001D340D">
        <w:t xml:space="preserve">, a hard fought lesson learned by ecologists over the past </w:t>
      </w:r>
      <w:r w:rsidR="0032561A">
        <w:t xml:space="preserve">two </w:t>
      </w:r>
      <w:r w:rsidR="001D340D">
        <w:t>decades</w:t>
      </w:r>
      <w:r w:rsidR="0032561A">
        <w:t xml:space="preserve"> </w:t>
      </w:r>
      <w:r w:rsidR="0032561A">
        <w:fldChar w:fldCharType="begin"/>
      </w:r>
      <w:r w:rsidR="0032561A">
        <w:instrText xml:space="preserve"> ADDIN EN.CITE &lt;EndNote&gt;&lt;Cite&gt;&lt;Author&gt;Tigano&lt;/Author&gt;&lt;Year&gt;2016&lt;/Year&gt;&lt;RecNum&gt;804&lt;/RecNum&gt;&lt;DisplayText&gt;(Tigano and Friesen 2016)&lt;/DisplayText&gt;&lt;record&gt;&lt;rec-number&gt;804&lt;/rec-number&gt;&lt;foreign-keys&gt;&lt;key app="EN" db-id="fstdwt0t3xzrskewzvmxpsf80xx25990rfrd" timestamp="1499198734"&gt;804&lt;/key&gt;&lt;key app="ENWeb" db-id=""&gt;0&lt;/key&gt;&lt;/foreign-keys&gt;&lt;ref-type name="Journal Article"&gt;17&lt;/ref-type&gt;&lt;contributors&gt;&lt;authors&gt;&lt;author&gt;Tigano, A.&lt;/author&gt;&lt;author&gt;Friesen, V. L.&lt;/author&gt;&lt;/authors&gt;&lt;/contributors&gt;&lt;auth-address&gt;Department of Biology, Queen&amp;apos;s University, Kingston, ON, K7L 3N6, Canada.&lt;/auth-address&gt;&lt;titles&gt;&lt;title&gt;Genomics of local adaptation with gene flow&lt;/title&gt;&lt;secondary-title&gt;Mol Ecol&lt;/secondary-title&gt;&lt;/titles&gt;&lt;periodical&gt;&lt;full-title&gt;Mol Ecol&lt;/full-title&gt;&lt;/periodical&gt;&lt;pages&gt;2144-64&lt;/pages&gt;&lt;volume&gt;25&lt;/volume&gt;&lt;number&gt;10&lt;/number&gt;&lt;keywords&gt;&lt;keyword&gt;Adaptation, Physiological/*genetics&lt;/keyword&gt;&lt;keyword&gt;Alleles&lt;/keyword&gt;&lt;keyword&gt;Animals&lt;/keyword&gt;&lt;keyword&gt;*Biological Evolution&lt;/keyword&gt;&lt;keyword&gt;*Gene Flow&lt;/keyword&gt;&lt;keyword&gt;Genomics&lt;/keyword&gt;&lt;keyword&gt;Humans&lt;/keyword&gt;&lt;keyword&gt;Models, Genetic&lt;/keyword&gt;&lt;keyword&gt;Plants&lt;/keyword&gt;&lt;keyword&gt;Selection, Genetic&lt;/keyword&gt;&lt;keyword&gt;adaptive introgression&lt;/keyword&gt;&lt;keyword&gt;new mutation&lt;/keyword&gt;&lt;keyword&gt;recombination&lt;/keyword&gt;&lt;keyword&gt;review&lt;/keyword&gt;&lt;keyword&gt;selection-migration balance&lt;/keyword&gt;&lt;keyword&gt;standing genetic variation&lt;/keyword&gt;&lt;/keywords&gt;&lt;dates&gt;&lt;year&gt;2016&lt;/year&gt;&lt;pub-dates&gt;&lt;date&gt;May&lt;/date&gt;&lt;/pub-dates&gt;&lt;/dates&gt;&lt;isbn&gt;1365-294X (Electronic)&amp;#xD;0962-1083 (Linking)&lt;/isbn&gt;&lt;accession-num&gt;26946320&lt;/accession-num&gt;&lt;urls&gt;&lt;related-urls&gt;&lt;url&gt;https://www.ncbi.nlm.nih.gov/pubmed/26946320&lt;/url&gt;&lt;/related-urls&gt;&lt;/urls&gt;&lt;electronic-resource-num&gt;10.1111/mec.13606&lt;/electronic-resource-num&gt;&lt;/record&gt;&lt;/Cite&gt;&lt;/EndNote&gt;</w:instrText>
      </w:r>
      <w:r w:rsidR="0032561A">
        <w:fldChar w:fldCharType="separate"/>
      </w:r>
      <w:r w:rsidR="0032561A">
        <w:rPr>
          <w:noProof/>
        </w:rPr>
        <w:t>(Tigano and Friesen 2016)</w:t>
      </w:r>
      <w:r w:rsidR="0032561A">
        <w:fldChar w:fldCharType="end"/>
      </w:r>
      <w:r w:rsidR="004A45C3">
        <w:t xml:space="preserve">. </w:t>
      </w:r>
    </w:p>
    <w:p w14:paraId="65724245" w14:textId="3B0E2C21" w:rsidR="00DF2D71" w:rsidRDefault="00E737D1" w:rsidP="000172B6">
      <w:r>
        <w:tab/>
        <w:t>In the case that there are no locally adaptive genetic variants among naturally produced fish at the sub-basin level, then NOR immigrants are arguably the best group against which to compare HOR and F1 fitness</w:t>
      </w:r>
      <w:r w:rsidR="00281603">
        <w:t>: (1)</w:t>
      </w:r>
      <w:r>
        <w:t xml:space="preserve"> </w:t>
      </w:r>
      <w:r w:rsidR="00281603">
        <w:t>s</w:t>
      </w:r>
      <w:r>
        <w:t xml:space="preserve">ince </w:t>
      </w:r>
      <w:proofErr w:type="spellStart"/>
      <w:r>
        <w:t>pHOS</w:t>
      </w:r>
      <w:proofErr w:type="spellEnd"/>
      <w:r>
        <w:t xml:space="preserve"> is lower in the upper McKenzie than above Cougar, they are likely to be much later</w:t>
      </w:r>
      <w:r w:rsidR="00281603">
        <w:t xml:space="preserve"> </w:t>
      </w:r>
      <w:r>
        <w:t>generation descendants of HORs than F</w:t>
      </w:r>
      <w:r w:rsidRPr="00E737D1">
        <w:rPr>
          <w:vertAlign w:val="subscript"/>
        </w:rPr>
        <w:t>1</w:t>
      </w:r>
      <w:r>
        <w:t xml:space="preserve">s </w:t>
      </w:r>
      <w:r w:rsidR="00281603">
        <w:t xml:space="preserve">and (2) if there are no such thing as </w:t>
      </w:r>
      <w:r w:rsidR="000172B6">
        <w:t>“</w:t>
      </w:r>
      <w:r w:rsidR="00281603">
        <w:t>wild</w:t>
      </w:r>
      <w:r w:rsidR="000172B6">
        <w:t>”</w:t>
      </w:r>
      <w:r w:rsidR="00281603">
        <w:t xml:space="preserve"> fish, then late generation NOR descendants of HORs are the closest thing we have.</w:t>
      </w:r>
      <w:r w:rsidR="000172B6">
        <w:t xml:space="preserve"> </w:t>
      </w:r>
    </w:p>
    <w:p w14:paraId="531F2C8C" w14:textId="711A1CF1" w:rsidR="00AF2754" w:rsidRDefault="000172B6" w:rsidP="003E02A6">
      <w:pPr>
        <w:ind w:firstLine="720"/>
      </w:pPr>
      <w:r>
        <w:t>An important note here: this problem calls into question how applicable our results are to other systems. There’s a possibility of promoting harm (eradication of local adaptation) in other systems, if locally adaptive variation is present in other systems but not among McKenzie NOR immigrants</w:t>
      </w:r>
      <w:r w:rsidR="003E02A6">
        <w:t xml:space="preserve"> and these results are over-interpreted to apply to other systems</w:t>
      </w:r>
      <w:r>
        <w:t xml:space="preserve">. </w:t>
      </w:r>
      <w:r w:rsidR="00DF2D71">
        <w:t xml:space="preserve">Similarly, our results depend on the genetic characteristics of the broodstock. F1s may be able to rapidly readapt because of the history of NOR integration into broodstock particular to this this stock and may not apply elsewhere. </w:t>
      </w:r>
    </w:p>
    <w:p w14:paraId="17B79950" w14:textId="79816215" w:rsidR="005E0795" w:rsidRDefault="005E0795" w:rsidP="00580F9B"/>
    <w:p w14:paraId="5F6CA0A4" w14:textId="77777777" w:rsidR="005E0795" w:rsidRPr="00AF2754" w:rsidRDefault="005E0795" w:rsidP="005E0795">
      <w:r>
        <w:t xml:space="preserve">Experimental Design: </w:t>
      </w:r>
    </w:p>
    <w:p w14:paraId="655BA47E" w14:textId="3780372D" w:rsidR="005E0795" w:rsidRDefault="005E0795" w:rsidP="005E0795">
      <w:pPr>
        <w:ind w:firstLine="720"/>
      </w:pPr>
      <w:r>
        <w:t xml:space="preserve">To draw meaningful comparisons, we must compare fitness between groups of individuals spawning in the same location at the same time, and we must sample nearly all candidate parents for a given potential offspring. Therefore we are limited to comparing F1s and HORs to NOR immigrants released above the dam. If the tendency to </w:t>
      </w:r>
      <w:r w:rsidR="00A6597E">
        <w:t>disperse</w:t>
      </w:r>
      <w:r>
        <w:t xml:space="preserve"> for NORs not produced above the dam (i.e. chance of being sampled at the Cougar Trap) is associated with lower fitness, then NOR immigrants may be a poor stand in for wild</w:t>
      </w:r>
      <w:r w:rsidR="005724D6">
        <w:t>, l</w:t>
      </w:r>
      <w:r>
        <w:t>ocally</w:t>
      </w:r>
      <w:r w:rsidR="005724D6">
        <w:t>-</w:t>
      </w:r>
      <w:r>
        <w:t xml:space="preserve">adapted salmon. </w:t>
      </w:r>
    </w:p>
    <w:p w14:paraId="07C26BB7" w14:textId="13D5B5B7" w:rsidR="005E0795" w:rsidRDefault="005E0795" w:rsidP="005E0795">
      <w:pPr>
        <w:ind w:firstLine="720"/>
      </w:pPr>
      <w:r>
        <w:t>There is a tradeoff between the quality of spawning sites and the costs associated with competing for it (</w:t>
      </w:r>
      <w:proofErr w:type="spellStart"/>
      <w:r>
        <w:t>Adkinson</w:t>
      </w:r>
      <w:proofErr w:type="spellEnd"/>
      <w:r>
        <w:t xml:space="preserve"> 2014 is one example of this). Therefore, it is not difficult to imagine </w:t>
      </w:r>
      <w:r w:rsidR="005724D6">
        <w:t xml:space="preserve">evolution of a reaction norm between </w:t>
      </w:r>
      <w:r>
        <w:t xml:space="preserve">competitive ability </w:t>
      </w:r>
      <w:r w:rsidR="005724D6">
        <w:t xml:space="preserve">and tendency to disperse: less competitive individuals </w:t>
      </w:r>
      <w:r>
        <w:t>may tolerate increased risks of dispersing farther from natal spawning grounds to reduce intra-sexual competition.</w:t>
      </w:r>
      <w:r w:rsidR="003E02A6">
        <w:t xml:space="preserve"> </w:t>
      </w:r>
      <w:r w:rsidR="00266796">
        <w:t>However</w:t>
      </w:r>
      <w:r w:rsidR="003E02A6">
        <w:t>, there is</w:t>
      </w:r>
      <w:r w:rsidR="00266796">
        <w:t xml:space="preserve"> little empirical evidence to suggest that this is the case. Indeed, there is</w:t>
      </w:r>
      <w:r w:rsidR="003E02A6">
        <w:t xml:space="preserve"> evidence that </w:t>
      </w:r>
      <w:r w:rsidR="00266796">
        <w:t>larger and female</w:t>
      </w:r>
      <w:r w:rsidR="003E02A6">
        <w:t xml:space="preserve"> fall Chinook salmon disperse farther from their natal spawning ground than </w:t>
      </w:r>
      <w:r w:rsidR="00266796">
        <w:t>smaller</w:t>
      </w:r>
      <w:r w:rsidR="003E02A6">
        <w:t xml:space="preserve"> </w:t>
      </w:r>
      <w:r w:rsidR="00266796">
        <w:t xml:space="preserve">salmon and males </w:t>
      </w:r>
      <w:r w:rsidR="00266796">
        <w:fldChar w:fldCharType="begin"/>
      </w:r>
      <w:r w:rsidR="00266796">
        <w:instrText xml:space="preserve"> ADDIN EN.CITE &lt;EndNote&gt;&lt;Cite&gt;&lt;Author&gt;Pollock&lt;/Author&gt;&lt;Year&gt;2020&lt;/Year&gt;&lt;RecNum&gt;1587&lt;/RecNum&gt;&lt;DisplayText&gt;(Pollock et al. 2020)&lt;/DisplayText&gt;&lt;record&gt;&lt;rec-number&gt;1587&lt;/rec-number&gt;&lt;foreign-keys&gt;&lt;key app="EN" db-id="fstdwt0t3xzrskewzvmxpsf80xx25990rfrd" timestamp="1674766437"&gt;1587&lt;/key&gt;&lt;key app="ENWeb" db-id=""&gt;0&lt;/key&gt;&lt;/foreign-keys&gt;&lt;ref-type name="Journal Article"&gt;17&lt;/ref-type&gt;&lt;contributors&gt;&lt;authors&gt;&lt;author&gt;Pollock, Amanda M. M.&lt;/author&gt;&lt;author&gt;Kamran, Maryam&lt;/author&gt;&lt;author&gt;Dittman, Andrew H.&lt;/author&gt;&lt;author&gt;Johnson, Marc A.&lt;/author&gt;&lt;author&gt;Noakes, David L. G.&lt;/author&gt;&lt;/authors&gt;&lt;/contributors&gt;&lt;titles&gt;&lt;title&gt;Within-river straying: sex and size influence recovery location of hatchery Chinook salmon (Oncorhynchus tshawytscha)&lt;/title&gt;&lt;secondary-title&gt;Canadian Journal of Fisheries and Aquatic Sciences&lt;/secondary-title&gt;&lt;/titles&gt;&lt;periodical&gt;&lt;full-title&gt;Canadian Journal of Fisheries and Aquatic Sciences&lt;/full-title&gt;&lt;/periodical&gt;&lt;pages&gt;226-235&lt;/pages&gt;&lt;volume&gt;77&lt;/volume&gt;&lt;number&gt;2&lt;/number&gt;&lt;section&gt;226&lt;/section&gt;&lt;dates&gt;&lt;year&gt;2020&lt;/year&gt;&lt;/dates&gt;&lt;isbn&gt;0706-652X&amp;#xD;1205-7533&lt;/isbn&gt;&lt;urls&gt;&lt;/urls&gt;&lt;electronic-resource-num&gt;10.1139/cjfas-2018-0384&lt;/electronic-resource-num&gt;&lt;/record&gt;&lt;/Cite&gt;&lt;/EndNote&gt;</w:instrText>
      </w:r>
      <w:r w:rsidR="00266796">
        <w:fldChar w:fldCharType="separate"/>
      </w:r>
      <w:r w:rsidR="00266796">
        <w:rPr>
          <w:noProof/>
        </w:rPr>
        <w:t>(Pollock et al. 2020)</w:t>
      </w:r>
      <w:r w:rsidR="00266796">
        <w:fldChar w:fldCharType="end"/>
      </w:r>
      <w:r w:rsidR="00266796">
        <w:t>.</w:t>
      </w:r>
      <w:r>
        <w:t xml:space="preserve"> Since size at maturity is closely associated with fitness</w:t>
      </w:r>
      <w:r w:rsidR="00147C83">
        <w:t xml:space="preserve"> and competitive ability</w:t>
      </w:r>
      <w:r>
        <w:t xml:space="preserve">, I checked to see if NOR immigrants </w:t>
      </w:r>
      <w:r w:rsidR="00266796">
        <w:t>differed in size from</w:t>
      </w:r>
      <w:r>
        <w:t xml:space="preserve"> NOR</w:t>
      </w:r>
      <w:r w:rsidR="00266796">
        <w:t xml:space="preserve"> salmon</w:t>
      </w:r>
      <w:r>
        <w:t xml:space="preserve"> sampled during carcass surveys on the South Fork below the dam. NOR immigrants did not differ in size</w:t>
      </w:r>
      <w:r w:rsidR="00147C83">
        <w:t xml:space="preserve"> from NOR salmon sampled during spawning ground surveys </w:t>
      </w:r>
      <w:r w:rsidR="00266796">
        <w:t xml:space="preserve">during the same period (2012 – 2015, n = 139) </w:t>
      </w:r>
      <w:commentRangeStart w:id="2"/>
      <w:r w:rsidR="00147C83">
        <w:t>dam</w:t>
      </w:r>
      <w:commentRangeEnd w:id="2"/>
      <w:r w:rsidR="00D56A9D">
        <w:rPr>
          <w:rStyle w:val="CommentReference"/>
        </w:rPr>
        <w:commentReference w:id="2"/>
      </w:r>
      <w:r>
        <w:t xml:space="preserve">.  </w:t>
      </w:r>
    </w:p>
    <w:p w14:paraId="08A8E468" w14:textId="04ACA761" w:rsidR="00266796" w:rsidRDefault="00266796" w:rsidP="005E0795">
      <w:pPr>
        <w:ind w:firstLine="720"/>
      </w:pPr>
      <w:r>
        <w:t xml:space="preserve">Finally, our previous modeling efforts for the 2023 USACE report suggest that later release day negatively influences fitness. Since NOR immigrants tend to arrive later at the trap and therefore are released later above the dam than F1s, I carefully examined the model fit in </w:t>
      </w:r>
      <w:r>
        <w:lastRenderedPageBreak/>
        <w:t>this analysis for evidence of multicollinearity using the GVIF. There was no evidence that confounding between release day and generation led to model instability, and release day did not sufficiently improve the model to warrant inclusion (delta AIC = 1.7, LRT p-value = 0.06). However, to fully explore the potential of multicollinearity between generation, release day and TLF I also fit a model that included release day. There was no qualitative change in the results. Although the difference between</w:t>
      </w:r>
      <w:r w:rsidRPr="00266796">
        <w:t xml:space="preserve"> NOR immig</w:t>
      </w:r>
      <w:r>
        <w:t>r</w:t>
      </w:r>
      <w:r w:rsidRPr="00266796">
        <w:t xml:space="preserve">ant </w:t>
      </w:r>
      <w:r w:rsidRPr="00266796">
        <w:rPr>
          <w:i/>
          <w:iCs/>
        </w:rPr>
        <w:t>vs</w:t>
      </w:r>
      <w:r>
        <w:rPr>
          <w:i/>
          <w:iCs/>
        </w:rPr>
        <w:t>.</w:t>
      </w:r>
      <w:r w:rsidRPr="00266796">
        <w:rPr>
          <w:i/>
          <w:iCs/>
        </w:rPr>
        <w:t xml:space="preserve"> </w:t>
      </w:r>
      <w:r w:rsidRPr="00266796">
        <w:t xml:space="preserve">F1 </w:t>
      </w:r>
      <w:r>
        <w:t>fitness increased, it was still not significant.</w:t>
      </w:r>
    </w:p>
    <w:p w14:paraId="739CBF87" w14:textId="77777777" w:rsidR="005E0795" w:rsidRPr="00580F9B" w:rsidRDefault="005E0795" w:rsidP="00580F9B"/>
    <w:p w14:paraId="65886408" w14:textId="77777777" w:rsidR="00B30A05" w:rsidRPr="00580F9B" w:rsidRDefault="00B30A05" w:rsidP="00580F9B">
      <w:pPr>
        <w:rPr>
          <w:rFonts w:ascii="Calibri" w:hAnsi="Calibri" w:cs="Calibri"/>
          <w:i/>
          <w:iCs/>
        </w:rPr>
      </w:pPr>
    </w:p>
    <w:p w14:paraId="48A1E1B6" w14:textId="64B61D87" w:rsidR="00580F9B" w:rsidRDefault="00580F9B" w:rsidP="00580F9B">
      <w:pPr>
        <w:pStyle w:val="EndNoteBibliography"/>
        <w:rPr>
          <w:i/>
          <w:iCs/>
        </w:rPr>
      </w:pPr>
      <w:r w:rsidRPr="00580F9B">
        <w:rPr>
          <w:i/>
          <w:iCs/>
        </w:rPr>
        <w:t xml:space="preserve">(3) Is the broodstock integrated? </w:t>
      </w:r>
    </w:p>
    <w:p w14:paraId="1016C0A9" w14:textId="1E72F0D6" w:rsidR="004E7A8A" w:rsidRDefault="009D5962" w:rsidP="00580F9B">
      <w:pPr>
        <w:pStyle w:val="EndNoteBibliography"/>
      </w:pPr>
      <w:r>
        <w:tab/>
        <w:t xml:space="preserve">Since hatchery operations began, incorporation of non-Willamette basin salmon into broodstock is thought to be rare, but there has been substantial stock transfers within the Willamette Basin </w:t>
      </w:r>
      <w:r>
        <w:fldChar w:fldCharType="begin"/>
      </w:r>
      <w:r>
        <w:instrText xml:space="preserve"> ADDIN EN.CITE &lt;EndNote&gt;&lt;Cite&gt;&lt;Author&gt;Johnson&lt;/Author&gt;&lt;Year&gt;2010&lt;/Year&gt;&lt;RecNum&gt;1565&lt;/RecNum&gt;&lt;DisplayText&gt;(Johnson and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EndNote&gt;</w:instrText>
      </w:r>
      <w:r>
        <w:fldChar w:fldCharType="separate"/>
      </w:r>
      <w:r>
        <w:rPr>
          <w:noProof/>
        </w:rPr>
        <w:t>(Johnson and Friesen 2010)</w:t>
      </w:r>
      <w:r>
        <w:fldChar w:fldCharType="end"/>
      </w:r>
      <w:r>
        <w:t>. For much of the 20</w:t>
      </w:r>
      <w:r w:rsidRPr="009D5962">
        <w:rPr>
          <w:vertAlign w:val="superscript"/>
        </w:rPr>
        <w:t>th</w:t>
      </w:r>
      <w:r>
        <w:t xml:space="preserve"> century</w:t>
      </w:r>
      <w:r w:rsidR="00A6597E">
        <w:t>,</w:t>
      </w:r>
      <w:r>
        <w:t xml:space="preserve"> hatchery operation</w:t>
      </w:r>
      <w:r w:rsidR="00A6597E">
        <w:t>s</w:t>
      </w:r>
      <w:r>
        <w:t xml:space="preserve"> on the McKenzie used a mixed broodstock consisting </w:t>
      </w:r>
      <w:r w:rsidR="009B3938">
        <w:t>of Middle Fork Willamette and McKenzie stocks. Since 1990, only McKenzie basin fish have been used as broodstock</w:t>
      </w:r>
      <w:r w:rsidR="004A45C3">
        <w:t xml:space="preserve"> and the proportion of NORs integrated into broodstock has varied between years</w:t>
      </w:r>
      <w:r w:rsidR="00E737D1">
        <w:t xml:space="preserve">. </w:t>
      </w:r>
      <w:r w:rsidR="004E7A8A">
        <w:t xml:space="preserve">Currently (I think – best to confirm this with folks at ODFW, I can’t find the data or the HGMPs, just references to them), the goal is 10% NOR, and there may be (according to the 2019 EIS) a long term goal to increase this to up 50%. I did find that </w:t>
      </w:r>
      <w:proofErr w:type="spellStart"/>
      <w:r w:rsidR="004E7A8A">
        <w:t>pNOB</w:t>
      </w:r>
      <w:proofErr w:type="spellEnd"/>
      <w:r w:rsidR="004E7A8A">
        <w:t xml:space="preserve"> was zero in 2015 and 2016.</w:t>
      </w:r>
      <w:r w:rsidR="006C32DA">
        <w:t xml:space="preserve"> </w:t>
      </w:r>
      <w:r w:rsidR="004E7A8A">
        <w:t xml:space="preserve">Understanding this is not critical to addressing the question but provides important context for the results. </w:t>
      </w:r>
    </w:p>
    <w:p w14:paraId="218A5B4F" w14:textId="12472B4F" w:rsidR="00BE1410" w:rsidRPr="00BE1410" w:rsidRDefault="004E7A8A" w:rsidP="00BE1410">
      <w:pPr>
        <w:rPr>
          <w:rFonts w:ascii="Times New Roman" w:eastAsia="Times New Roman" w:hAnsi="Times New Roman" w:cs="Times New Roman"/>
        </w:rPr>
      </w:pPr>
      <w:r>
        <w:rPr>
          <w:rFonts w:ascii="Times New Roman" w:eastAsia="Times New Roman" w:hAnsi="Times New Roman" w:cs="Times New Roman"/>
        </w:rPr>
        <w:tab/>
      </w:r>
    </w:p>
    <w:p w14:paraId="044C40A8" w14:textId="38831189" w:rsidR="00580F9B" w:rsidRPr="006C32DA" w:rsidRDefault="006C32DA" w:rsidP="00EA3D94">
      <w:pPr>
        <w:pStyle w:val="EndNoteBibliography"/>
        <w:rPr>
          <w:i/>
          <w:iCs/>
        </w:rPr>
      </w:pPr>
      <w:r w:rsidRPr="006C32DA">
        <w:rPr>
          <w:i/>
          <w:iCs/>
        </w:rPr>
        <w:t>(4) Modeling Challenges</w:t>
      </w:r>
    </w:p>
    <w:p w14:paraId="5A59474F" w14:textId="34F22D99" w:rsidR="006C32DA" w:rsidRDefault="006C32DA">
      <w:r>
        <w:tab/>
        <w:t xml:space="preserve">We only have 4 years of data and the sample sizes are not balanced well between years. We also need to think about covariates and how to incorporate them into the model. </w:t>
      </w:r>
    </w:p>
    <w:p w14:paraId="4C577861" w14:textId="4593A40F" w:rsidR="00E9335A" w:rsidRDefault="006C32DA">
      <w:r>
        <w:tab/>
        <w:t xml:space="preserve">LSDR was implemented in 2013 and 2014, and downstream recycling was implemented in all subsequent years. Because both of these programs selectively limit the number NOR immigrants released upstream relative to NOR salmon produced above the dam, the majority of NOR immigrants in the dataset come from just one year, 2012. </w:t>
      </w:r>
      <w:r w:rsidR="00E9335A">
        <w:t>While GLM par</w:t>
      </w:r>
      <w:r w:rsidR="002079C2">
        <w:t>a</w:t>
      </w:r>
      <w:r w:rsidR="00E9335A">
        <w:t xml:space="preserve">meter estimates and hypothesis testing will not be biased by the lack of balance between levels of a predictor (this </w:t>
      </w:r>
      <w:r w:rsidR="002079C2">
        <w:t>would</w:t>
      </w:r>
      <w:r w:rsidR="00E9335A">
        <w:t xml:space="preserve"> just </w:t>
      </w:r>
      <w:r w:rsidR="002079C2">
        <w:t xml:space="preserve">be </w:t>
      </w:r>
      <w:r w:rsidR="00E9335A">
        <w:t xml:space="preserve">reflected in large standard errors in the parameter estimates), it does warrant a closer examination of the pattern within each year. </w:t>
      </w:r>
    </w:p>
    <w:p w14:paraId="4C09B634" w14:textId="22ACE5EF" w:rsidR="000172B6" w:rsidRDefault="000172B6">
      <w:r>
        <w:tab/>
        <w:t xml:space="preserve">It also means we are unlikely to get a clearer picture with more time. We have TLF estimates for parents up to 2015, the year that downstream recycling began. Very few NOR immigrants are released above the dam under downstream recycling so there a diminishing returns for waiting until we have more data. For example increasing the number of years in the dataset by 20% by adding 2016 parents, increases the total sample size of NOR immigrants by only 7% (16 additional individuals divided by 237 from 2012 – 2015). </w:t>
      </w:r>
    </w:p>
    <w:p w14:paraId="131387C2" w14:textId="77777777" w:rsidR="00E9335A" w:rsidRDefault="00E9335A"/>
    <w:p w14:paraId="0257EBDE" w14:textId="52B20917" w:rsidR="00580F9B" w:rsidRDefault="00580F9B">
      <w:pPr>
        <w:rPr>
          <w:rFonts w:ascii="Calibri" w:hAnsi="Calibri" w:cs="Calibri"/>
        </w:rPr>
      </w:pPr>
      <w:r>
        <w:br w:type="page"/>
      </w:r>
    </w:p>
    <w:p w14:paraId="288D4B6F" w14:textId="77777777" w:rsidR="00266796" w:rsidRPr="00266796" w:rsidRDefault="00EA3D94" w:rsidP="00266796">
      <w:pPr>
        <w:pStyle w:val="EndNoteBibliography"/>
        <w:rPr>
          <w:noProof/>
        </w:rPr>
      </w:pPr>
      <w:r>
        <w:lastRenderedPageBreak/>
        <w:fldChar w:fldCharType="begin"/>
      </w:r>
      <w:r>
        <w:instrText xml:space="preserve"> ADDIN EN.REFLIST </w:instrText>
      </w:r>
      <w:r>
        <w:fldChar w:fldCharType="separate"/>
      </w:r>
      <w:r w:rsidR="00266796" w:rsidRPr="00266796">
        <w:rPr>
          <w:noProof/>
        </w:rPr>
        <w:t>Araki H, Cooper B, Blouin MS (2007) Genetic effects of captive breeding cause a rapid, cumulative fitness decline in the wild. Science, 318, 100-103.</w:t>
      </w:r>
    </w:p>
    <w:p w14:paraId="21A033C8" w14:textId="77777777" w:rsidR="00266796" w:rsidRPr="00266796" w:rsidRDefault="00266796" w:rsidP="00266796">
      <w:pPr>
        <w:pStyle w:val="EndNoteBibliography"/>
        <w:rPr>
          <w:noProof/>
        </w:rPr>
      </w:pPr>
      <w:r w:rsidRPr="00266796">
        <w:rPr>
          <w:noProof/>
        </w:rPr>
        <w:t>Banks MA, O’Malley KG, Sard NM, Jacobson DP, Hogansen MJ, Schroeder RK, Johnson MA (2013) Genetic pedigree analysis of spring Chinook salmon outplanted above Cougar Dam, South Fork McKenzie River. US Army Corps of Engineers.</w:t>
      </w:r>
    </w:p>
    <w:p w14:paraId="5A51E61C" w14:textId="77777777" w:rsidR="00266796" w:rsidRPr="00266796" w:rsidRDefault="00266796" w:rsidP="00266796">
      <w:pPr>
        <w:pStyle w:val="EndNoteBibliography"/>
        <w:rPr>
          <w:noProof/>
        </w:rPr>
      </w:pPr>
      <w:r w:rsidRPr="00266796">
        <w:rPr>
          <w:noProof/>
        </w:rPr>
        <w:t>Banks MA, Sard NM, O’Malley KG, Jacobson DP, Hogansen MJ, Johnson MA (2016) A genetics-based evaluation of the spring Chinook salmon reintroduction program above Cougar Dam, South Fork McKenzie River, 2013-2015. US Army Corps of Engineers.</w:t>
      </w:r>
    </w:p>
    <w:p w14:paraId="5D2282D7" w14:textId="77777777" w:rsidR="00266796" w:rsidRPr="00266796" w:rsidRDefault="00266796" w:rsidP="00266796">
      <w:pPr>
        <w:pStyle w:val="EndNoteBibliography"/>
        <w:rPr>
          <w:noProof/>
        </w:rPr>
      </w:pPr>
      <w:r w:rsidRPr="00266796">
        <w:rPr>
          <w:noProof/>
        </w:rPr>
        <w:t>Banks MA, Sard NM, O’Malley KG, Jacobson DP, Hogansen MJ, Schroeder RK, Johnson MA (2014) A genetics-based evaluation of the spring Chinook salmon reintroduction program above Cougar Dam, South Fork McKenzie River, 2007- 2013. US Army Corps of Engineers.</w:t>
      </w:r>
    </w:p>
    <w:p w14:paraId="7D41D7E1" w14:textId="77777777" w:rsidR="00266796" w:rsidRPr="00266796" w:rsidRDefault="00266796" w:rsidP="00266796">
      <w:pPr>
        <w:pStyle w:val="EndNoteBibliography"/>
        <w:rPr>
          <w:noProof/>
        </w:rPr>
      </w:pPr>
      <w:r w:rsidRPr="00266796">
        <w:rPr>
          <w:noProof/>
        </w:rPr>
        <w:t>Bowerman T, Roumasset A, Keefer ML, Sharpe CS, Caudill CC (2018) Prespawn mortality of female Chinook salmon increases with water temperature and percent hatchery origin. Transactions of the American Fisheries Society, 147, 31-42.</w:t>
      </w:r>
    </w:p>
    <w:p w14:paraId="4602AD45" w14:textId="77777777" w:rsidR="00266796" w:rsidRPr="00266796" w:rsidRDefault="00266796" w:rsidP="00266796">
      <w:pPr>
        <w:pStyle w:val="EndNoteBibliography"/>
        <w:rPr>
          <w:noProof/>
        </w:rPr>
      </w:pPr>
      <w:r w:rsidRPr="00266796">
        <w:rPr>
          <w:noProof/>
        </w:rPr>
        <w:t>Christie MR, Marine ML, French RA, Blouin MS (2012) Genetic adaptation to captivity can occur in a single generation. Proc Natl Acad Sci U S A, 109, 238-242.</w:t>
      </w:r>
    </w:p>
    <w:p w14:paraId="1A901656" w14:textId="77777777" w:rsidR="00266796" w:rsidRPr="00266796" w:rsidRDefault="00266796" w:rsidP="00266796">
      <w:pPr>
        <w:pStyle w:val="EndNoteBibliography"/>
        <w:rPr>
          <w:noProof/>
        </w:rPr>
      </w:pPr>
      <w:r w:rsidRPr="00266796">
        <w:rPr>
          <w:noProof/>
        </w:rPr>
        <w:t>Harrison HB, Saenz‐Agudelo P, Planes S, Jones GP, Berumen ML (2013) Relative accuracy of three common methods of parentage analysis in natural populations. Molecular ecology, 22, 1158-1170.</w:t>
      </w:r>
    </w:p>
    <w:p w14:paraId="34A7774C" w14:textId="77777777" w:rsidR="00266796" w:rsidRPr="00266796" w:rsidRDefault="00266796" w:rsidP="00266796">
      <w:pPr>
        <w:pStyle w:val="EndNoteBibliography"/>
        <w:rPr>
          <w:noProof/>
        </w:rPr>
      </w:pPr>
      <w:r w:rsidRPr="00266796">
        <w:rPr>
          <w:noProof/>
        </w:rPr>
        <w:t>Johnson MA, Friesen TA (2010) Spring Chinook salmon hatcheries in the Willamette basin: existing data, discernable patterns and information gaps. US Army Corps of Engineers Task Order NWPPM-09-FH-05, 88.</w:t>
      </w:r>
    </w:p>
    <w:p w14:paraId="76856EE2" w14:textId="77777777" w:rsidR="00266796" w:rsidRPr="00266796" w:rsidRDefault="00266796" w:rsidP="00266796">
      <w:pPr>
        <w:pStyle w:val="EndNoteBibliography"/>
        <w:rPr>
          <w:noProof/>
        </w:rPr>
      </w:pPr>
      <w:r w:rsidRPr="00266796">
        <w:rPr>
          <w:noProof/>
        </w:rPr>
        <w:t>Johnson MA, Friesen TA (2014) Genetic Diversity and Population Structure of Spring Chinook Salmon from the Upper Willamette River, Oregon. North American Journal of Fisheries Management, 34, 853-862.</w:t>
      </w:r>
    </w:p>
    <w:p w14:paraId="12FE26CF" w14:textId="77777777" w:rsidR="00266796" w:rsidRPr="00266796" w:rsidRDefault="00266796" w:rsidP="00266796">
      <w:pPr>
        <w:pStyle w:val="EndNoteBibliography"/>
        <w:rPr>
          <w:noProof/>
        </w:rPr>
      </w:pPr>
      <w:r w:rsidRPr="00266796">
        <w:rPr>
          <w:noProof/>
        </w:rPr>
        <w:t>NMFS (2006) Historical Population Structure of Pacific Salmonids in the Willamette River and Lower Columbia River Basins NOAA Technical Memorandum NMFS-NWFSC-73.</w:t>
      </w:r>
    </w:p>
    <w:p w14:paraId="3BD2D9D4" w14:textId="77777777" w:rsidR="00266796" w:rsidRPr="00266796" w:rsidRDefault="00266796" w:rsidP="00266796">
      <w:pPr>
        <w:pStyle w:val="EndNoteBibliography"/>
        <w:rPr>
          <w:noProof/>
        </w:rPr>
      </w:pPr>
      <w:r w:rsidRPr="00266796">
        <w:rPr>
          <w:noProof/>
        </w:rPr>
        <w:t>NMFS (2008) Endangered species act section 7 (a)(2) consultation biological opinion and Magnuson‐Stevens fishery conservation and management act essential fish habitat consultation: consultation on the “Willamette River basin flood control project.”. NMFS Portland, Oregon.</w:t>
      </w:r>
    </w:p>
    <w:p w14:paraId="545E0C67" w14:textId="77777777" w:rsidR="00266796" w:rsidRPr="00266796" w:rsidRDefault="00266796" w:rsidP="00266796">
      <w:pPr>
        <w:pStyle w:val="EndNoteBibliography"/>
        <w:rPr>
          <w:noProof/>
        </w:rPr>
      </w:pPr>
      <w:r w:rsidRPr="00266796">
        <w:rPr>
          <w:noProof/>
        </w:rPr>
        <w:t>Pollock AMM, Kamran M, Dittman AH, Johnson MA, Noakes DLG (2020) Within-river straying: sex and size influence recovery location of hatchery Chinook salmon (Oncorhynchus tshawytscha). Canadian Journal of Fisheries and Aquatic Sciences, 77, 226-235.</w:t>
      </w:r>
    </w:p>
    <w:p w14:paraId="09D72A8D" w14:textId="77777777" w:rsidR="00266796" w:rsidRPr="00266796" w:rsidRDefault="00266796" w:rsidP="00266796">
      <w:pPr>
        <w:pStyle w:val="EndNoteBibliography"/>
        <w:rPr>
          <w:noProof/>
        </w:rPr>
      </w:pPr>
      <w:r w:rsidRPr="00266796">
        <w:rPr>
          <w:noProof/>
        </w:rPr>
        <w:t>Sard NM, Johnson MA, Jacobson DP, Hogansen MJ, O'Malley KG, Banks MA (2016) Genetic monitoring guides adaptive management of a migratory fish reintroduction program. Animal Conservation, 19, 570-577.</w:t>
      </w:r>
    </w:p>
    <w:p w14:paraId="38038797" w14:textId="77777777" w:rsidR="00266796" w:rsidRPr="00266796" w:rsidRDefault="00266796" w:rsidP="00266796">
      <w:pPr>
        <w:pStyle w:val="EndNoteBibliography"/>
        <w:rPr>
          <w:noProof/>
        </w:rPr>
      </w:pPr>
      <w:r w:rsidRPr="00266796">
        <w:rPr>
          <w:noProof/>
        </w:rPr>
        <w:t>Sard NM, O’Malley KG, Jacobson DP, Hogansen MJ, Johnson MA, Banks MA (2015) Factors influencing spawner success in a spring Chinook salmon (Oncorhynchus tshawytscha) reintroduction program. Canadian Journal of Fisheries and Aquatic Sciences, 72, 1390-1397.</w:t>
      </w:r>
    </w:p>
    <w:p w14:paraId="3F18D895" w14:textId="77777777" w:rsidR="00266796" w:rsidRPr="00266796" w:rsidRDefault="00266796" w:rsidP="00266796">
      <w:pPr>
        <w:pStyle w:val="EndNoteBibliography"/>
        <w:rPr>
          <w:noProof/>
        </w:rPr>
      </w:pPr>
      <w:r w:rsidRPr="00266796">
        <w:rPr>
          <w:noProof/>
        </w:rPr>
        <w:t>Tigano A, Friesen VL (2016) Genomics of local adaptation with gene flow. Mol Ecol, 25, 2144-2164.</w:t>
      </w:r>
    </w:p>
    <w:p w14:paraId="0D31C1E1" w14:textId="06387623" w:rsidR="00B1409A" w:rsidRDefault="00EA3D94" w:rsidP="00EA3D94">
      <w:pPr>
        <w:ind w:firstLine="720"/>
      </w:pPr>
      <w:r>
        <w:fldChar w:fldCharType="end"/>
      </w:r>
    </w:p>
    <w:sectPr w:rsidR="00B1409A" w:rsidSect="006E3982">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Dayan" w:date="2023-01-04T13:11:00Z" w:initials="DD">
    <w:p w14:paraId="2E8D7AD5" w14:textId="597E546F" w:rsidR="000172B6" w:rsidRDefault="000172B6">
      <w:pPr>
        <w:pStyle w:val="CommentText"/>
      </w:pPr>
      <w:r>
        <w:rPr>
          <w:rStyle w:val="CommentReference"/>
        </w:rPr>
        <w:annotationRef/>
      </w:r>
      <w:r>
        <w:t>Note that we’ve been using this terminology in the lab, but the 2012 Christie review advocates for defining F1 as the first outplanted generation (HOR in our tables below). In this case first generation NOR offspring of HOR outplants would be defined as F2s. Consider changing to match Christie 2012.</w:t>
      </w:r>
    </w:p>
  </w:comment>
  <w:comment w:id="1" w:author="David Dayan" w:date="2023-01-04T13:08:00Z" w:initials="DD">
    <w:p w14:paraId="46F9E4AB" w14:textId="12F0287F" w:rsidR="000172B6" w:rsidRDefault="000172B6" w:rsidP="000172B6">
      <w:pPr>
        <w:pStyle w:val="CommentText"/>
      </w:pPr>
      <w:r>
        <w:rPr>
          <w:rStyle w:val="CommentReference"/>
        </w:rPr>
        <w:annotationRef/>
      </w:r>
      <w:r>
        <w:t xml:space="preserve">It looks like Banks et al 2016 also accepted this framing: </w:t>
      </w:r>
    </w:p>
    <w:p w14:paraId="0483C732" w14:textId="77777777" w:rsidR="000172B6" w:rsidRDefault="000172B6" w:rsidP="000172B6">
      <w:pPr>
        <w:pStyle w:val="CommentText"/>
      </w:pPr>
    </w:p>
    <w:p w14:paraId="0D41B045" w14:textId="7BC660FD" w:rsidR="000172B6" w:rsidRDefault="000172B6" w:rsidP="000172B6">
      <w:pPr>
        <w:pStyle w:val="CommentText"/>
      </w:pPr>
      <w:r>
        <w:t xml:space="preserve"> “</w:t>
      </w:r>
      <w:r w:rsidRPr="006767D5">
        <w:t xml:space="preserve">Because the reintroduced population of Chinook salmon above Cougar Dam was founded with only HOR adults and HOR supplementation has continued until present, we were able to compare the mean </w:t>
      </w:r>
      <w:proofErr w:type="spellStart"/>
      <w:r w:rsidRPr="006767D5">
        <w:t>fitnesses</w:t>
      </w:r>
      <w:proofErr w:type="spellEnd"/>
      <w:r w:rsidRPr="006767D5">
        <w:t xml:space="preserve"> of HOR adults with those of and F1 adults -­‐ the offspring of </w:t>
      </w:r>
      <w:proofErr w:type="spellStart"/>
      <w:r w:rsidRPr="006767D5">
        <w:t>HxH</w:t>
      </w:r>
      <w:proofErr w:type="spellEnd"/>
      <w:r w:rsidRPr="006767D5">
        <w:t xml:space="preserve"> pairs that spent their entire lives in the wild . In both 2012 and 2013, we found that, on average, F1 adults had higher RS compared to HOR adults. In addition, we found no difference in mean fitness between F1 adults and NOR immigrants. Just as Christie et al. (2012) found that adaptation to captivity can occur in a single generation, our results suggest HOR fish can begin to adapt to the “wild” in a single generation as well.</w:t>
      </w:r>
      <w:r>
        <w:t>”</w:t>
      </w:r>
    </w:p>
    <w:p w14:paraId="30862352" w14:textId="201B7717" w:rsidR="000172B6" w:rsidRDefault="000172B6">
      <w:pPr>
        <w:pStyle w:val="CommentText"/>
      </w:pPr>
    </w:p>
  </w:comment>
  <w:comment w:id="2" w:author="David Dayan" w:date="2023-01-24T13:53:00Z" w:initials="DD">
    <w:p w14:paraId="5EE9AB37" w14:textId="2AC399B3" w:rsidR="00D56A9D" w:rsidRPr="00D56A9D" w:rsidRDefault="00D56A9D">
      <w:pPr>
        <w:pStyle w:val="CommentText"/>
      </w:pPr>
      <w:r>
        <w:rPr>
          <w:rStyle w:val="CommentReference"/>
        </w:rPr>
        <w:annotationRef/>
      </w:r>
      <w:r>
        <w:t xml:space="preserve">I also tried to fit release day as a predictor in the model. The </w:t>
      </w:r>
      <w:proofErr w:type="spellStart"/>
      <w:r>
        <w:t>GLMMtlf</w:t>
      </w:r>
      <w:proofErr w:type="spellEnd"/>
      <w:r>
        <w:t xml:space="preserve"> in the USACE report suggests that a later release day is associated with lower fitness. There was no evidence that release day was a </w:t>
      </w:r>
      <w:proofErr w:type="spellStart"/>
      <w:r>
        <w:t>signficiant</w:t>
      </w:r>
      <w:proofErr w:type="spellEnd"/>
      <w:r>
        <w:t xml:space="preserve"> predictor using this dataset. However, we should take some time to explore any possible confounding between </w:t>
      </w:r>
      <w:r>
        <w:rPr>
          <w:i/>
          <w:iCs/>
        </w:rPr>
        <w:t xml:space="preserve">generation </w:t>
      </w:r>
      <w:r>
        <w:t>and release day and how this might influence the mod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E8D7AD5" w15:done="0"/>
  <w15:commentEx w15:paraId="30862352" w15:done="0"/>
  <w15:commentEx w15:paraId="5EE9AB3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75FF973" w16cex:dateUtc="2023-01-04T21:11:00Z"/>
  <w16cex:commentExtensible w16cex:durableId="275FF8E6" w16cex:dateUtc="2023-01-04T21:08:00Z"/>
  <w16cex:commentExtensible w16cex:durableId="277A6169" w16cex:dateUtc="2023-01-24T21: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E8D7AD5" w16cid:durableId="275FF973"/>
  <w16cid:commentId w16cid:paraId="30862352" w16cid:durableId="275FF8E6"/>
  <w16cid:commentId w16cid:paraId="5EE9AB37" w16cid:durableId="277A616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967A98" w14:textId="77777777" w:rsidR="007C1382" w:rsidRDefault="007C1382" w:rsidP="00EA3D94">
      <w:r>
        <w:separator/>
      </w:r>
    </w:p>
  </w:endnote>
  <w:endnote w:type="continuationSeparator" w:id="0">
    <w:p w14:paraId="62A2E931" w14:textId="77777777" w:rsidR="007C1382" w:rsidRDefault="007C1382" w:rsidP="00EA3D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D7B3BD" w14:textId="77777777" w:rsidR="007C1382" w:rsidRDefault="007C1382" w:rsidP="00EA3D94">
      <w:r>
        <w:separator/>
      </w:r>
    </w:p>
  </w:footnote>
  <w:footnote w:type="continuationSeparator" w:id="0">
    <w:p w14:paraId="3970B197" w14:textId="77777777" w:rsidR="007C1382" w:rsidRDefault="007C1382" w:rsidP="00EA3D9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64AD61" w14:textId="32B98FA9" w:rsidR="00281603" w:rsidRDefault="00281603">
    <w:pPr>
      <w:pStyle w:val="Header"/>
    </w:pPr>
    <w:r>
      <w:t>Re-Adaptation to the Wild</w:t>
    </w:r>
  </w:p>
  <w:p w14:paraId="13C90902" w14:textId="145737AC" w:rsidR="00606811" w:rsidRDefault="00606811">
    <w:pPr>
      <w:pStyle w:val="Header"/>
    </w:pPr>
    <w:r>
      <w:t>David Dayan</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6"/>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 (revis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804&lt;/item&gt;&lt;item&gt;1369&lt;/item&gt;&lt;item&gt;1376&lt;/item&gt;&lt;item&gt;1393&lt;/item&gt;&lt;item&gt;1539&lt;/item&gt;&lt;item&gt;1541&lt;/item&gt;&lt;item&gt;1542&lt;/item&gt;&lt;item&gt;1563&lt;/item&gt;&lt;item&gt;1565&lt;/item&gt;&lt;item&gt;1571&lt;/item&gt;&lt;item&gt;1578&lt;/item&gt;&lt;item&gt;1579&lt;/item&gt;&lt;item&gt;1580&lt;/item&gt;&lt;item&gt;1581&lt;/item&gt;&lt;item&gt;1587&lt;/item&gt;&lt;/record-ids&gt;&lt;/item&gt;&lt;/Libraries&gt;"/>
  </w:docVars>
  <w:rsids>
    <w:rsidRoot w:val="00EA3D94"/>
    <w:rsid w:val="0000704A"/>
    <w:rsid w:val="000111E4"/>
    <w:rsid w:val="000172B6"/>
    <w:rsid w:val="000215D5"/>
    <w:rsid w:val="00030C22"/>
    <w:rsid w:val="00037BCB"/>
    <w:rsid w:val="00055957"/>
    <w:rsid w:val="00070FBD"/>
    <w:rsid w:val="0007164E"/>
    <w:rsid w:val="0007479D"/>
    <w:rsid w:val="00075AD1"/>
    <w:rsid w:val="00080669"/>
    <w:rsid w:val="000A2DAF"/>
    <w:rsid w:val="000A3926"/>
    <w:rsid w:val="000B5E81"/>
    <w:rsid w:val="000E5DD2"/>
    <w:rsid w:val="000F1A6A"/>
    <w:rsid w:val="000F607E"/>
    <w:rsid w:val="000F7268"/>
    <w:rsid w:val="00101505"/>
    <w:rsid w:val="001052C3"/>
    <w:rsid w:val="001053B0"/>
    <w:rsid w:val="00106CBD"/>
    <w:rsid w:val="001100E4"/>
    <w:rsid w:val="00113C0B"/>
    <w:rsid w:val="00113D3D"/>
    <w:rsid w:val="00117E1E"/>
    <w:rsid w:val="0012502A"/>
    <w:rsid w:val="0013106B"/>
    <w:rsid w:val="00147C83"/>
    <w:rsid w:val="00153167"/>
    <w:rsid w:val="001574F8"/>
    <w:rsid w:val="00163028"/>
    <w:rsid w:val="00165A45"/>
    <w:rsid w:val="00172350"/>
    <w:rsid w:val="001777FD"/>
    <w:rsid w:val="001876DC"/>
    <w:rsid w:val="001954E0"/>
    <w:rsid w:val="001A2610"/>
    <w:rsid w:val="001A5BB0"/>
    <w:rsid w:val="001A7B0E"/>
    <w:rsid w:val="001B4514"/>
    <w:rsid w:val="001B7D12"/>
    <w:rsid w:val="001C0357"/>
    <w:rsid w:val="001C1598"/>
    <w:rsid w:val="001D340D"/>
    <w:rsid w:val="001E016C"/>
    <w:rsid w:val="00201B56"/>
    <w:rsid w:val="0020765A"/>
    <w:rsid w:val="002079C2"/>
    <w:rsid w:val="00213089"/>
    <w:rsid w:val="00221155"/>
    <w:rsid w:val="00227A30"/>
    <w:rsid w:val="00235640"/>
    <w:rsid w:val="0023721B"/>
    <w:rsid w:val="002415CD"/>
    <w:rsid w:val="00247D13"/>
    <w:rsid w:val="00252E5C"/>
    <w:rsid w:val="00257BE3"/>
    <w:rsid w:val="00262BF8"/>
    <w:rsid w:val="00266796"/>
    <w:rsid w:val="00275E96"/>
    <w:rsid w:val="00281603"/>
    <w:rsid w:val="002A1615"/>
    <w:rsid w:val="002A23D0"/>
    <w:rsid w:val="002B68CB"/>
    <w:rsid w:val="002C0E2D"/>
    <w:rsid w:val="002C21B9"/>
    <w:rsid w:val="002D067D"/>
    <w:rsid w:val="002D35EB"/>
    <w:rsid w:val="002D5BB5"/>
    <w:rsid w:val="002E66E3"/>
    <w:rsid w:val="002F30B7"/>
    <w:rsid w:val="002F4363"/>
    <w:rsid w:val="0031214F"/>
    <w:rsid w:val="003126DF"/>
    <w:rsid w:val="00316240"/>
    <w:rsid w:val="00322706"/>
    <w:rsid w:val="00323764"/>
    <w:rsid w:val="0032561A"/>
    <w:rsid w:val="00330023"/>
    <w:rsid w:val="0034255E"/>
    <w:rsid w:val="00351BC1"/>
    <w:rsid w:val="00373EBF"/>
    <w:rsid w:val="00374007"/>
    <w:rsid w:val="00374E16"/>
    <w:rsid w:val="00391695"/>
    <w:rsid w:val="003C1673"/>
    <w:rsid w:val="003C3F11"/>
    <w:rsid w:val="003D77FB"/>
    <w:rsid w:val="003E00C6"/>
    <w:rsid w:val="003E02A6"/>
    <w:rsid w:val="003E489D"/>
    <w:rsid w:val="00404345"/>
    <w:rsid w:val="00413EC0"/>
    <w:rsid w:val="004212C0"/>
    <w:rsid w:val="00440FD4"/>
    <w:rsid w:val="00457AFE"/>
    <w:rsid w:val="0046034E"/>
    <w:rsid w:val="00474686"/>
    <w:rsid w:val="00492217"/>
    <w:rsid w:val="004A0EE2"/>
    <w:rsid w:val="004A4376"/>
    <w:rsid w:val="004A45C3"/>
    <w:rsid w:val="004A51A0"/>
    <w:rsid w:val="004A7EB4"/>
    <w:rsid w:val="004C7A87"/>
    <w:rsid w:val="004D1E4F"/>
    <w:rsid w:val="004E0EED"/>
    <w:rsid w:val="004E4003"/>
    <w:rsid w:val="004E5267"/>
    <w:rsid w:val="004E7072"/>
    <w:rsid w:val="004E7A8A"/>
    <w:rsid w:val="004F40CE"/>
    <w:rsid w:val="004F4604"/>
    <w:rsid w:val="00501D4E"/>
    <w:rsid w:val="0050205B"/>
    <w:rsid w:val="00524E3A"/>
    <w:rsid w:val="00536822"/>
    <w:rsid w:val="00556BD2"/>
    <w:rsid w:val="005724D6"/>
    <w:rsid w:val="00575AB5"/>
    <w:rsid w:val="00575C0C"/>
    <w:rsid w:val="00576BEE"/>
    <w:rsid w:val="00580F9B"/>
    <w:rsid w:val="0058797F"/>
    <w:rsid w:val="00590916"/>
    <w:rsid w:val="00590F8E"/>
    <w:rsid w:val="005930E1"/>
    <w:rsid w:val="005932F1"/>
    <w:rsid w:val="005A643D"/>
    <w:rsid w:val="005B5FDB"/>
    <w:rsid w:val="005C5598"/>
    <w:rsid w:val="005D2D27"/>
    <w:rsid w:val="005D7078"/>
    <w:rsid w:val="005E0795"/>
    <w:rsid w:val="005E1882"/>
    <w:rsid w:val="005F0174"/>
    <w:rsid w:val="005F1A88"/>
    <w:rsid w:val="005F60A2"/>
    <w:rsid w:val="006001FF"/>
    <w:rsid w:val="00606811"/>
    <w:rsid w:val="0061057D"/>
    <w:rsid w:val="0063046E"/>
    <w:rsid w:val="00631807"/>
    <w:rsid w:val="0063611F"/>
    <w:rsid w:val="00640EB6"/>
    <w:rsid w:val="00645F87"/>
    <w:rsid w:val="006706ED"/>
    <w:rsid w:val="006767D5"/>
    <w:rsid w:val="00677B13"/>
    <w:rsid w:val="006838BF"/>
    <w:rsid w:val="00687430"/>
    <w:rsid w:val="0069085F"/>
    <w:rsid w:val="006965BE"/>
    <w:rsid w:val="006B195A"/>
    <w:rsid w:val="006C210F"/>
    <w:rsid w:val="006C32DA"/>
    <w:rsid w:val="006E3982"/>
    <w:rsid w:val="006E4E40"/>
    <w:rsid w:val="00702BDA"/>
    <w:rsid w:val="00717BD6"/>
    <w:rsid w:val="007210DF"/>
    <w:rsid w:val="00727C4E"/>
    <w:rsid w:val="007323AF"/>
    <w:rsid w:val="007601B6"/>
    <w:rsid w:val="00760D36"/>
    <w:rsid w:val="0078196E"/>
    <w:rsid w:val="007A0E65"/>
    <w:rsid w:val="007A1AD0"/>
    <w:rsid w:val="007B17F6"/>
    <w:rsid w:val="007B19FA"/>
    <w:rsid w:val="007B1F5C"/>
    <w:rsid w:val="007B4C6C"/>
    <w:rsid w:val="007C1382"/>
    <w:rsid w:val="007C49ED"/>
    <w:rsid w:val="007D1752"/>
    <w:rsid w:val="007D6CB9"/>
    <w:rsid w:val="007E2F9C"/>
    <w:rsid w:val="007E381C"/>
    <w:rsid w:val="007F4966"/>
    <w:rsid w:val="00800E6B"/>
    <w:rsid w:val="00815DCE"/>
    <w:rsid w:val="00833979"/>
    <w:rsid w:val="00847D0E"/>
    <w:rsid w:val="008546E7"/>
    <w:rsid w:val="00856FFB"/>
    <w:rsid w:val="008570EB"/>
    <w:rsid w:val="00876CA5"/>
    <w:rsid w:val="008847A1"/>
    <w:rsid w:val="00897CE9"/>
    <w:rsid w:val="008A10CA"/>
    <w:rsid w:val="008D37B6"/>
    <w:rsid w:val="008E3978"/>
    <w:rsid w:val="008F17F8"/>
    <w:rsid w:val="008F2C42"/>
    <w:rsid w:val="00906BF8"/>
    <w:rsid w:val="0091120E"/>
    <w:rsid w:val="00911A03"/>
    <w:rsid w:val="00914C9F"/>
    <w:rsid w:val="00941B17"/>
    <w:rsid w:val="00952FC9"/>
    <w:rsid w:val="0096558E"/>
    <w:rsid w:val="009706DA"/>
    <w:rsid w:val="00977CE8"/>
    <w:rsid w:val="00985B0E"/>
    <w:rsid w:val="0098710C"/>
    <w:rsid w:val="00996014"/>
    <w:rsid w:val="009A2A69"/>
    <w:rsid w:val="009B3938"/>
    <w:rsid w:val="009D5962"/>
    <w:rsid w:val="009D5B66"/>
    <w:rsid w:val="009E502A"/>
    <w:rsid w:val="009F3717"/>
    <w:rsid w:val="00A0029B"/>
    <w:rsid w:val="00A0390A"/>
    <w:rsid w:val="00A16025"/>
    <w:rsid w:val="00A22ADA"/>
    <w:rsid w:val="00A24BC1"/>
    <w:rsid w:val="00A27766"/>
    <w:rsid w:val="00A46650"/>
    <w:rsid w:val="00A53F27"/>
    <w:rsid w:val="00A5756E"/>
    <w:rsid w:val="00A6050F"/>
    <w:rsid w:val="00A61C14"/>
    <w:rsid w:val="00A6597E"/>
    <w:rsid w:val="00A669F4"/>
    <w:rsid w:val="00A71A92"/>
    <w:rsid w:val="00A95783"/>
    <w:rsid w:val="00AD3B92"/>
    <w:rsid w:val="00AF2754"/>
    <w:rsid w:val="00B00A8A"/>
    <w:rsid w:val="00B13265"/>
    <w:rsid w:val="00B134BB"/>
    <w:rsid w:val="00B13F3E"/>
    <w:rsid w:val="00B1409A"/>
    <w:rsid w:val="00B2256C"/>
    <w:rsid w:val="00B22743"/>
    <w:rsid w:val="00B25088"/>
    <w:rsid w:val="00B30A05"/>
    <w:rsid w:val="00B3104D"/>
    <w:rsid w:val="00B54D09"/>
    <w:rsid w:val="00B623D8"/>
    <w:rsid w:val="00B72883"/>
    <w:rsid w:val="00B800BA"/>
    <w:rsid w:val="00B8616D"/>
    <w:rsid w:val="00B87005"/>
    <w:rsid w:val="00B94ECE"/>
    <w:rsid w:val="00B96263"/>
    <w:rsid w:val="00BB15CC"/>
    <w:rsid w:val="00BB6CE7"/>
    <w:rsid w:val="00BC3443"/>
    <w:rsid w:val="00BE1410"/>
    <w:rsid w:val="00BF5B00"/>
    <w:rsid w:val="00C06177"/>
    <w:rsid w:val="00C2055B"/>
    <w:rsid w:val="00C33AA9"/>
    <w:rsid w:val="00C40931"/>
    <w:rsid w:val="00C41065"/>
    <w:rsid w:val="00C42AF9"/>
    <w:rsid w:val="00C45759"/>
    <w:rsid w:val="00C528D8"/>
    <w:rsid w:val="00C6140E"/>
    <w:rsid w:val="00C624FD"/>
    <w:rsid w:val="00C718A3"/>
    <w:rsid w:val="00C77A87"/>
    <w:rsid w:val="00C84D93"/>
    <w:rsid w:val="00CA7054"/>
    <w:rsid w:val="00CA7886"/>
    <w:rsid w:val="00CB469C"/>
    <w:rsid w:val="00CC6317"/>
    <w:rsid w:val="00CC7358"/>
    <w:rsid w:val="00CC754A"/>
    <w:rsid w:val="00CD19B7"/>
    <w:rsid w:val="00CE4412"/>
    <w:rsid w:val="00CE59FA"/>
    <w:rsid w:val="00CF44B7"/>
    <w:rsid w:val="00CF6350"/>
    <w:rsid w:val="00D103FD"/>
    <w:rsid w:val="00D3687B"/>
    <w:rsid w:val="00D3710E"/>
    <w:rsid w:val="00D5406B"/>
    <w:rsid w:val="00D56A9D"/>
    <w:rsid w:val="00D614DD"/>
    <w:rsid w:val="00D65024"/>
    <w:rsid w:val="00D72D14"/>
    <w:rsid w:val="00D8524B"/>
    <w:rsid w:val="00DB04B9"/>
    <w:rsid w:val="00DB275B"/>
    <w:rsid w:val="00DB5827"/>
    <w:rsid w:val="00DB7260"/>
    <w:rsid w:val="00DD0610"/>
    <w:rsid w:val="00DD25F4"/>
    <w:rsid w:val="00DD514B"/>
    <w:rsid w:val="00DF2D71"/>
    <w:rsid w:val="00DF5610"/>
    <w:rsid w:val="00E17E1D"/>
    <w:rsid w:val="00E34F5E"/>
    <w:rsid w:val="00E53851"/>
    <w:rsid w:val="00E53F94"/>
    <w:rsid w:val="00E6119F"/>
    <w:rsid w:val="00E737D1"/>
    <w:rsid w:val="00E759B1"/>
    <w:rsid w:val="00E806CB"/>
    <w:rsid w:val="00E9335A"/>
    <w:rsid w:val="00E95DE5"/>
    <w:rsid w:val="00E9700D"/>
    <w:rsid w:val="00EA0E8C"/>
    <w:rsid w:val="00EA3D94"/>
    <w:rsid w:val="00EA697A"/>
    <w:rsid w:val="00ED45D6"/>
    <w:rsid w:val="00EE22FC"/>
    <w:rsid w:val="00EE2FDD"/>
    <w:rsid w:val="00EE5FC8"/>
    <w:rsid w:val="00EF55CB"/>
    <w:rsid w:val="00EF57D5"/>
    <w:rsid w:val="00EF7F67"/>
    <w:rsid w:val="00F105EB"/>
    <w:rsid w:val="00F26025"/>
    <w:rsid w:val="00F276F7"/>
    <w:rsid w:val="00F3282A"/>
    <w:rsid w:val="00F34C63"/>
    <w:rsid w:val="00F37A6D"/>
    <w:rsid w:val="00F4748C"/>
    <w:rsid w:val="00F62545"/>
    <w:rsid w:val="00F65E8B"/>
    <w:rsid w:val="00F73FE6"/>
    <w:rsid w:val="00F8630C"/>
    <w:rsid w:val="00F87424"/>
    <w:rsid w:val="00F92021"/>
    <w:rsid w:val="00F96472"/>
    <w:rsid w:val="00FB3952"/>
    <w:rsid w:val="00FE4744"/>
    <w:rsid w:val="00FE79C9"/>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553184C"/>
  <w15:chartTrackingRefBased/>
  <w15:docId w15:val="{6DE3F50B-578A-1C42-9FF2-EFBBCDDFE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3D94"/>
    <w:pPr>
      <w:tabs>
        <w:tab w:val="center" w:pos="4680"/>
        <w:tab w:val="right" w:pos="9360"/>
      </w:tabs>
    </w:pPr>
  </w:style>
  <w:style w:type="character" w:customStyle="1" w:styleId="HeaderChar">
    <w:name w:val="Header Char"/>
    <w:basedOn w:val="DefaultParagraphFont"/>
    <w:link w:val="Header"/>
    <w:uiPriority w:val="99"/>
    <w:rsid w:val="00EA3D94"/>
  </w:style>
  <w:style w:type="paragraph" w:styleId="Footer">
    <w:name w:val="footer"/>
    <w:basedOn w:val="Normal"/>
    <w:link w:val="FooterChar"/>
    <w:uiPriority w:val="99"/>
    <w:unhideWhenUsed/>
    <w:rsid w:val="00EA3D94"/>
    <w:pPr>
      <w:tabs>
        <w:tab w:val="center" w:pos="4680"/>
        <w:tab w:val="right" w:pos="9360"/>
      </w:tabs>
    </w:pPr>
  </w:style>
  <w:style w:type="character" w:customStyle="1" w:styleId="FooterChar">
    <w:name w:val="Footer Char"/>
    <w:basedOn w:val="DefaultParagraphFont"/>
    <w:link w:val="Footer"/>
    <w:uiPriority w:val="99"/>
    <w:rsid w:val="00EA3D94"/>
  </w:style>
  <w:style w:type="paragraph" w:customStyle="1" w:styleId="EndNoteBibliographyTitle">
    <w:name w:val="EndNote Bibliography Title"/>
    <w:basedOn w:val="Normal"/>
    <w:link w:val="EndNoteBibliographyTitleChar"/>
    <w:rsid w:val="00EA3D9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A3D94"/>
    <w:rPr>
      <w:rFonts w:ascii="Calibri" w:hAnsi="Calibri" w:cs="Calibri"/>
    </w:rPr>
  </w:style>
  <w:style w:type="paragraph" w:customStyle="1" w:styleId="EndNoteBibliography">
    <w:name w:val="EndNote Bibliography"/>
    <w:basedOn w:val="Normal"/>
    <w:link w:val="EndNoteBibliographyChar"/>
    <w:rsid w:val="00EA3D94"/>
    <w:rPr>
      <w:rFonts w:ascii="Calibri" w:hAnsi="Calibri" w:cs="Calibri"/>
    </w:rPr>
  </w:style>
  <w:style w:type="character" w:customStyle="1" w:styleId="EndNoteBibliographyChar">
    <w:name w:val="EndNote Bibliography Char"/>
    <w:basedOn w:val="DefaultParagraphFont"/>
    <w:link w:val="EndNoteBibliography"/>
    <w:rsid w:val="00EA3D94"/>
    <w:rPr>
      <w:rFonts w:ascii="Calibri" w:hAnsi="Calibri" w:cs="Calibri"/>
    </w:rPr>
  </w:style>
  <w:style w:type="paragraph" w:styleId="BalloonText">
    <w:name w:val="Balloon Text"/>
    <w:basedOn w:val="Normal"/>
    <w:link w:val="BalloonTextChar"/>
    <w:uiPriority w:val="99"/>
    <w:semiHidden/>
    <w:unhideWhenUsed/>
    <w:rsid w:val="00EA3D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A3D94"/>
    <w:rPr>
      <w:rFonts w:ascii="Times New Roman" w:hAnsi="Times New Roman" w:cs="Times New Roman"/>
      <w:sz w:val="18"/>
      <w:szCs w:val="18"/>
    </w:rPr>
  </w:style>
  <w:style w:type="table" w:styleId="TableGrid">
    <w:name w:val="Table Grid"/>
    <w:basedOn w:val="TableNormal"/>
    <w:uiPriority w:val="39"/>
    <w:rsid w:val="00E53F94"/>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87424"/>
    <w:rPr>
      <w:sz w:val="16"/>
      <w:szCs w:val="16"/>
    </w:rPr>
  </w:style>
  <w:style w:type="paragraph" w:styleId="CommentText">
    <w:name w:val="annotation text"/>
    <w:basedOn w:val="Normal"/>
    <w:link w:val="CommentTextChar"/>
    <w:uiPriority w:val="99"/>
    <w:semiHidden/>
    <w:unhideWhenUsed/>
    <w:rsid w:val="00F87424"/>
    <w:rPr>
      <w:sz w:val="20"/>
      <w:szCs w:val="20"/>
    </w:rPr>
  </w:style>
  <w:style w:type="character" w:customStyle="1" w:styleId="CommentTextChar">
    <w:name w:val="Comment Text Char"/>
    <w:basedOn w:val="DefaultParagraphFont"/>
    <w:link w:val="CommentText"/>
    <w:uiPriority w:val="99"/>
    <w:semiHidden/>
    <w:rsid w:val="00F87424"/>
    <w:rPr>
      <w:sz w:val="20"/>
      <w:szCs w:val="20"/>
    </w:rPr>
  </w:style>
  <w:style w:type="paragraph" w:styleId="CommentSubject">
    <w:name w:val="annotation subject"/>
    <w:basedOn w:val="CommentText"/>
    <w:next w:val="CommentText"/>
    <w:link w:val="CommentSubjectChar"/>
    <w:uiPriority w:val="99"/>
    <w:semiHidden/>
    <w:unhideWhenUsed/>
    <w:rsid w:val="00F87424"/>
    <w:rPr>
      <w:b/>
      <w:bCs/>
    </w:rPr>
  </w:style>
  <w:style w:type="character" w:customStyle="1" w:styleId="CommentSubjectChar">
    <w:name w:val="Comment Subject Char"/>
    <w:basedOn w:val="CommentTextChar"/>
    <w:link w:val="CommentSubject"/>
    <w:uiPriority w:val="99"/>
    <w:semiHidden/>
    <w:rsid w:val="00F87424"/>
    <w:rPr>
      <w:b/>
      <w:bCs/>
      <w:sz w:val="20"/>
      <w:szCs w:val="20"/>
    </w:rPr>
  </w:style>
  <w:style w:type="paragraph" w:styleId="Revision">
    <w:name w:val="Revision"/>
    <w:hidden/>
    <w:uiPriority w:val="99"/>
    <w:semiHidden/>
    <w:rsid w:val="006767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5121">
      <w:bodyDiv w:val="1"/>
      <w:marLeft w:val="0"/>
      <w:marRight w:val="0"/>
      <w:marTop w:val="0"/>
      <w:marBottom w:val="0"/>
      <w:divBdr>
        <w:top w:val="none" w:sz="0" w:space="0" w:color="auto"/>
        <w:left w:val="none" w:sz="0" w:space="0" w:color="auto"/>
        <w:bottom w:val="none" w:sz="0" w:space="0" w:color="auto"/>
        <w:right w:val="none" w:sz="0" w:space="0" w:color="auto"/>
      </w:divBdr>
    </w:div>
    <w:div w:id="133179665">
      <w:bodyDiv w:val="1"/>
      <w:marLeft w:val="0"/>
      <w:marRight w:val="0"/>
      <w:marTop w:val="0"/>
      <w:marBottom w:val="0"/>
      <w:divBdr>
        <w:top w:val="none" w:sz="0" w:space="0" w:color="auto"/>
        <w:left w:val="none" w:sz="0" w:space="0" w:color="auto"/>
        <w:bottom w:val="none" w:sz="0" w:space="0" w:color="auto"/>
        <w:right w:val="none" w:sz="0" w:space="0" w:color="auto"/>
      </w:divBdr>
    </w:div>
    <w:div w:id="206332018">
      <w:bodyDiv w:val="1"/>
      <w:marLeft w:val="0"/>
      <w:marRight w:val="0"/>
      <w:marTop w:val="0"/>
      <w:marBottom w:val="0"/>
      <w:divBdr>
        <w:top w:val="none" w:sz="0" w:space="0" w:color="auto"/>
        <w:left w:val="none" w:sz="0" w:space="0" w:color="auto"/>
        <w:bottom w:val="none" w:sz="0" w:space="0" w:color="auto"/>
        <w:right w:val="none" w:sz="0" w:space="0" w:color="auto"/>
      </w:divBdr>
    </w:div>
    <w:div w:id="363022404">
      <w:bodyDiv w:val="1"/>
      <w:marLeft w:val="0"/>
      <w:marRight w:val="0"/>
      <w:marTop w:val="0"/>
      <w:marBottom w:val="0"/>
      <w:divBdr>
        <w:top w:val="none" w:sz="0" w:space="0" w:color="auto"/>
        <w:left w:val="none" w:sz="0" w:space="0" w:color="auto"/>
        <w:bottom w:val="none" w:sz="0" w:space="0" w:color="auto"/>
        <w:right w:val="none" w:sz="0" w:space="0" w:color="auto"/>
      </w:divBdr>
    </w:div>
    <w:div w:id="440957728">
      <w:bodyDiv w:val="1"/>
      <w:marLeft w:val="0"/>
      <w:marRight w:val="0"/>
      <w:marTop w:val="0"/>
      <w:marBottom w:val="0"/>
      <w:divBdr>
        <w:top w:val="none" w:sz="0" w:space="0" w:color="auto"/>
        <w:left w:val="none" w:sz="0" w:space="0" w:color="auto"/>
        <w:bottom w:val="none" w:sz="0" w:space="0" w:color="auto"/>
        <w:right w:val="none" w:sz="0" w:space="0" w:color="auto"/>
      </w:divBdr>
    </w:div>
    <w:div w:id="515047496">
      <w:bodyDiv w:val="1"/>
      <w:marLeft w:val="0"/>
      <w:marRight w:val="0"/>
      <w:marTop w:val="0"/>
      <w:marBottom w:val="0"/>
      <w:divBdr>
        <w:top w:val="none" w:sz="0" w:space="0" w:color="auto"/>
        <w:left w:val="none" w:sz="0" w:space="0" w:color="auto"/>
        <w:bottom w:val="none" w:sz="0" w:space="0" w:color="auto"/>
        <w:right w:val="none" w:sz="0" w:space="0" w:color="auto"/>
      </w:divBdr>
    </w:div>
    <w:div w:id="596400314">
      <w:bodyDiv w:val="1"/>
      <w:marLeft w:val="0"/>
      <w:marRight w:val="0"/>
      <w:marTop w:val="0"/>
      <w:marBottom w:val="0"/>
      <w:divBdr>
        <w:top w:val="none" w:sz="0" w:space="0" w:color="auto"/>
        <w:left w:val="none" w:sz="0" w:space="0" w:color="auto"/>
        <w:bottom w:val="none" w:sz="0" w:space="0" w:color="auto"/>
        <w:right w:val="none" w:sz="0" w:space="0" w:color="auto"/>
      </w:divBdr>
    </w:div>
    <w:div w:id="719866551">
      <w:bodyDiv w:val="1"/>
      <w:marLeft w:val="0"/>
      <w:marRight w:val="0"/>
      <w:marTop w:val="0"/>
      <w:marBottom w:val="0"/>
      <w:divBdr>
        <w:top w:val="none" w:sz="0" w:space="0" w:color="auto"/>
        <w:left w:val="none" w:sz="0" w:space="0" w:color="auto"/>
        <w:bottom w:val="none" w:sz="0" w:space="0" w:color="auto"/>
        <w:right w:val="none" w:sz="0" w:space="0" w:color="auto"/>
      </w:divBdr>
    </w:div>
    <w:div w:id="1126195261">
      <w:bodyDiv w:val="1"/>
      <w:marLeft w:val="0"/>
      <w:marRight w:val="0"/>
      <w:marTop w:val="0"/>
      <w:marBottom w:val="0"/>
      <w:divBdr>
        <w:top w:val="none" w:sz="0" w:space="0" w:color="auto"/>
        <w:left w:val="none" w:sz="0" w:space="0" w:color="auto"/>
        <w:bottom w:val="none" w:sz="0" w:space="0" w:color="auto"/>
        <w:right w:val="none" w:sz="0" w:space="0" w:color="auto"/>
      </w:divBdr>
    </w:div>
    <w:div w:id="1237977308">
      <w:bodyDiv w:val="1"/>
      <w:marLeft w:val="0"/>
      <w:marRight w:val="0"/>
      <w:marTop w:val="0"/>
      <w:marBottom w:val="0"/>
      <w:divBdr>
        <w:top w:val="none" w:sz="0" w:space="0" w:color="auto"/>
        <w:left w:val="none" w:sz="0" w:space="0" w:color="auto"/>
        <w:bottom w:val="none" w:sz="0" w:space="0" w:color="auto"/>
        <w:right w:val="none" w:sz="0" w:space="0" w:color="auto"/>
      </w:divBdr>
    </w:div>
    <w:div w:id="1340885938">
      <w:bodyDiv w:val="1"/>
      <w:marLeft w:val="0"/>
      <w:marRight w:val="0"/>
      <w:marTop w:val="0"/>
      <w:marBottom w:val="0"/>
      <w:divBdr>
        <w:top w:val="none" w:sz="0" w:space="0" w:color="auto"/>
        <w:left w:val="none" w:sz="0" w:space="0" w:color="auto"/>
        <w:bottom w:val="none" w:sz="0" w:space="0" w:color="auto"/>
        <w:right w:val="none" w:sz="0" w:space="0" w:color="auto"/>
      </w:divBdr>
    </w:div>
    <w:div w:id="2003390587">
      <w:bodyDiv w:val="1"/>
      <w:marLeft w:val="0"/>
      <w:marRight w:val="0"/>
      <w:marTop w:val="0"/>
      <w:marBottom w:val="0"/>
      <w:divBdr>
        <w:top w:val="none" w:sz="0" w:space="0" w:color="auto"/>
        <w:left w:val="none" w:sz="0" w:space="0" w:color="auto"/>
        <w:bottom w:val="none" w:sz="0" w:space="0" w:color="auto"/>
        <w:right w:val="none" w:sz="0" w:space="0" w:color="auto"/>
      </w:divBdr>
    </w:div>
    <w:div w:id="2141461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image" Target="media/image1.png"/><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56</TotalTime>
  <Pages>9</Pages>
  <Words>5563</Words>
  <Characters>31711</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33</cp:revision>
  <dcterms:created xsi:type="dcterms:W3CDTF">2022-12-15T23:52:00Z</dcterms:created>
  <dcterms:modified xsi:type="dcterms:W3CDTF">2023-01-26T21:08:00Z</dcterms:modified>
</cp:coreProperties>
</file>